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357EA" w14:textId="77777777" w:rsidR="00CC0651" w:rsidRDefault="00CC0651" w:rsidP="00A63F50">
      <w:pPr>
        <w:pStyle w:val="Heading2"/>
        <w:rPr>
          <w:sz w:val="28"/>
        </w:rPr>
      </w:pPr>
      <w:r w:rsidRPr="00CC0651">
        <w:rPr>
          <w:sz w:val="28"/>
        </w:rPr>
        <w:t>Current major depression is associated with greater sensitivity to the motivational effect of both negative mood induction and abstinence on tobacco-seeking behavior</w:t>
      </w:r>
    </w:p>
    <w:p w14:paraId="46DC9135" w14:textId="7010A5D7" w:rsidR="000861BF" w:rsidRPr="00D016F8" w:rsidRDefault="000861BF" w:rsidP="00A63F50">
      <w:pPr>
        <w:pStyle w:val="Heading2"/>
        <w:rPr>
          <w:b w:val="0"/>
        </w:rPr>
      </w:pPr>
      <w:r w:rsidRPr="00D016F8">
        <w:t>Lee Hogarth</w:t>
      </w:r>
      <w:r w:rsidR="00A63F50" w:rsidRPr="00D016F8">
        <w:rPr>
          <w:vertAlign w:val="superscript"/>
        </w:rPr>
        <w:t>1</w:t>
      </w:r>
      <w:r w:rsidR="00A63F50" w:rsidRPr="00D016F8">
        <w:t xml:space="preserve">, </w:t>
      </w:r>
      <w:r w:rsidRPr="00D016F8">
        <w:t xml:space="preserve">Amanda </w:t>
      </w:r>
      <w:r w:rsidR="00A14152" w:rsidRPr="00D016F8">
        <w:t xml:space="preserve">R. </w:t>
      </w:r>
      <w:r w:rsidRPr="00D016F8">
        <w:t>Mathew</w:t>
      </w:r>
      <w:r w:rsidR="00A63F50" w:rsidRPr="00D016F8">
        <w:rPr>
          <w:vertAlign w:val="superscript"/>
        </w:rPr>
        <w:t>2</w:t>
      </w:r>
      <w:r w:rsidR="00BB3B8B" w:rsidRPr="00D016F8">
        <w:t xml:space="preserve">, </w:t>
      </w:r>
      <w:r w:rsidRPr="00D016F8">
        <w:t>Brian Hitsman</w:t>
      </w:r>
      <w:r w:rsidR="00A63F50" w:rsidRPr="00D016F8">
        <w:rPr>
          <w:vertAlign w:val="superscript"/>
        </w:rPr>
        <w:t>2</w:t>
      </w:r>
    </w:p>
    <w:p w14:paraId="16BB8608" w14:textId="77777777" w:rsidR="004819A5" w:rsidRPr="00D016F8" w:rsidRDefault="004819A5" w:rsidP="00EF3F82">
      <w:pPr>
        <w:rPr>
          <w:rStyle w:val="Heading3Char"/>
        </w:rPr>
      </w:pPr>
    </w:p>
    <w:p w14:paraId="3311AA56" w14:textId="77777777" w:rsidR="00465120" w:rsidRPr="00D016F8" w:rsidRDefault="00465120" w:rsidP="00465120">
      <w:pPr>
        <w:pStyle w:val="ListParagraph"/>
        <w:numPr>
          <w:ilvl w:val="0"/>
          <w:numId w:val="2"/>
        </w:numPr>
      </w:pPr>
      <w:r w:rsidRPr="00D016F8">
        <w:t>School of Psychology, University of Exeter, Washington Singer Building, Perry Road, Exeter EX4 4QG, UK.</w:t>
      </w:r>
    </w:p>
    <w:p w14:paraId="47C07F61" w14:textId="5A94FCDE" w:rsidR="00A63F50" w:rsidRPr="00D016F8" w:rsidRDefault="00465120" w:rsidP="00465120">
      <w:pPr>
        <w:pStyle w:val="ListParagraph"/>
        <w:numPr>
          <w:ilvl w:val="0"/>
          <w:numId w:val="2"/>
        </w:numPr>
        <w:rPr>
          <w:rStyle w:val="Heading3Char"/>
        </w:rPr>
      </w:pPr>
      <w:r w:rsidRPr="00D016F8">
        <w:rPr>
          <w:szCs w:val="24"/>
        </w:rPr>
        <w:t xml:space="preserve">Department of Preventive Medicine, </w:t>
      </w:r>
      <w:proofErr w:type="spellStart"/>
      <w:r w:rsidRPr="00D016F8">
        <w:rPr>
          <w:szCs w:val="24"/>
        </w:rPr>
        <w:t>Northwestern</w:t>
      </w:r>
      <w:proofErr w:type="spellEnd"/>
      <w:r w:rsidRPr="00D016F8">
        <w:rPr>
          <w:szCs w:val="24"/>
        </w:rPr>
        <w:t xml:space="preserve"> University Feinberg School of Medicine</w:t>
      </w:r>
      <w:r w:rsidR="00866B53" w:rsidRPr="00D016F8">
        <w:rPr>
          <w:szCs w:val="24"/>
        </w:rPr>
        <w:t>, Chicago, IL, USA</w:t>
      </w:r>
    </w:p>
    <w:p w14:paraId="3C8F7CED" w14:textId="77777777" w:rsidR="00465120" w:rsidRPr="00D016F8" w:rsidRDefault="00465120" w:rsidP="00195051">
      <w:pPr>
        <w:spacing w:after="120"/>
        <w:rPr>
          <w:szCs w:val="24"/>
        </w:rPr>
      </w:pPr>
      <w:r w:rsidRPr="00D016F8">
        <w:rPr>
          <w:b/>
          <w:szCs w:val="24"/>
        </w:rPr>
        <w:t>Corresponding author</w:t>
      </w:r>
      <w:r w:rsidRPr="00D016F8">
        <w:rPr>
          <w:szCs w:val="24"/>
        </w:rPr>
        <w:t xml:space="preserve">: Amanda R. Mathew, Ph.D., </w:t>
      </w:r>
      <w:proofErr w:type="spellStart"/>
      <w:r w:rsidRPr="00D016F8">
        <w:rPr>
          <w:szCs w:val="24"/>
        </w:rPr>
        <w:t>Northwestern</w:t>
      </w:r>
      <w:proofErr w:type="spellEnd"/>
      <w:r w:rsidRPr="00D016F8">
        <w:rPr>
          <w:szCs w:val="24"/>
        </w:rPr>
        <w:t xml:space="preserve"> University Feinberg School of Medicine, Department of Preventive Medicine, 680 N Lake Shore Drive, Suite 1400, Chicago, IL 60611; Phone: (312) 503-1343; Fax: (312) 503-0982; Email: </w:t>
      </w:r>
      <w:hyperlink r:id="rId9" w:history="1">
        <w:r w:rsidRPr="00D016F8">
          <w:rPr>
            <w:rStyle w:val="Hyperlink"/>
            <w:color w:val="auto"/>
            <w:szCs w:val="24"/>
          </w:rPr>
          <w:t>amanda.mathew@northwestern.edu</w:t>
        </w:r>
      </w:hyperlink>
      <w:r w:rsidRPr="00D016F8">
        <w:rPr>
          <w:szCs w:val="24"/>
        </w:rPr>
        <w:t>.</w:t>
      </w:r>
    </w:p>
    <w:p w14:paraId="2740DF52" w14:textId="396BC4C0" w:rsidR="00091375" w:rsidRPr="00D016F8" w:rsidRDefault="00091375" w:rsidP="00195051">
      <w:pPr>
        <w:spacing w:after="120"/>
      </w:pPr>
      <w:r w:rsidRPr="00D016F8">
        <w:rPr>
          <w:b/>
        </w:rPr>
        <w:t>Running head</w:t>
      </w:r>
      <w:r w:rsidRPr="00D016F8">
        <w:t xml:space="preserve">: </w:t>
      </w:r>
      <w:r w:rsidR="006E3C16" w:rsidRPr="00D016F8">
        <w:t>Sensitivity to negative reinforcement</w:t>
      </w:r>
    </w:p>
    <w:p w14:paraId="7EC41311" w14:textId="07CC37C3" w:rsidR="00465120" w:rsidRPr="00D016F8" w:rsidRDefault="00465120" w:rsidP="00195051">
      <w:pPr>
        <w:spacing w:after="120"/>
        <w:rPr>
          <w:szCs w:val="24"/>
        </w:rPr>
      </w:pPr>
      <w:r w:rsidRPr="00D016F8">
        <w:rPr>
          <w:b/>
          <w:szCs w:val="24"/>
        </w:rPr>
        <w:t>Declaration of Interests</w:t>
      </w:r>
      <w:r w:rsidRPr="00D016F8">
        <w:rPr>
          <w:szCs w:val="24"/>
        </w:rPr>
        <w:t xml:space="preserve">: </w:t>
      </w:r>
      <w:r w:rsidR="007B5E28" w:rsidRPr="00D016F8">
        <w:rPr>
          <w:szCs w:val="24"/>
        </w:rPr>
        <w:t xml:space="preserve">Brian </w:t>
      </w:r>
      <w:proofErr w:type="spellStart"/>
      <w:r w:rsidR="007B5E28" w:rsidRPr="00D016F8">
        <w:rPr>
          <w:szCs w:val="24"/>
        </w:rPr>
        <w:t>Hitsman</w:t>
      </w:r>
      <w:proofErr w:type="spellEnd"/>
      <w:r w:rsidR="007B5E28" w:rsidRPr="00D016F8">
        <w:rPr>
          <w:szCs w:val="24"/>
        </w:rPr>
        <w:t xml:space="preserve"> has served on a scientific advisory board for Pfizer and receives study medication and placebo free of charge from Pfizer for use in ongoing National Institutes of Health funded clinical trials.</w:t>
      </w:r>
      <w:r w:rsidR="00195051" w:rsidRPr="00D016F8">
        <w:rPr>
          <w:szCs w:val="24"/>
        </w:rPr>
        <w:t xml:space="preserve"> Funding: </w:t>
      </w:r>
      <w:r w:rsidR="007B5E28" w:rsidRPr="00D016F8">
        <w:rPr>
          <w:szCs w:val="24"/>
        </w:rPr>
        <w:t>Research reported in this publication was supported by the National Institute on Drug Abuse of the National Institutes of Health under award number F32 DA036947 (Amanda Mathew). The content is solely the responsibility of the authors and does not necessarily represent the official views of the National Institutes of Health.</w:t>
      </w:r>
    </w:p>
    <w:p w14:paraId="37B0C8E6" w14:textId="71EDF4D8" w:rsidR="003A07BF" w:rsidRPr="00D016F8" w:rsidRDefault="003A07BF" w:rsidP="00195051">
      <w:pPr>
        <w:spacing w:after="120"/>
        <w:rPr>
          <w:szCs w:val="24"/>
        </w:rPr>
      </w:pPr>
      <w:r w:rsidRPr="00D016F8">
        <w:rPr>
          <w:b/>
          <w:szCs w:val="24"/>
        </w:rPr>
        <w:t>Word Count</w:t>
      </w:r>
      <w:r w:rsidRPr="00D016F8">
        <w:rPr>
          <w:szCs w:val="24"/>
        </w:rPr>
        <w:t xml:space="preserve">: </w:t>
      </w:r>
      <w:r w:rsidR="00E955B4" w:rsidRPr="00D016F8">
        <w:rPr>
          <w:szCs w:val="24"/>
        </w:rPr>
        <w:t>2</w:t>
      </w:r>
      <w:r w:rsidR="00631333">
        <w:rPr>
          <w:szCs w:val="24"/>
        </w:rPr>
        <w:t>324</w:t>
      </w:r>
      <w:r w:rsidR="00915167" w:rsidRPr="00D016F8">
        <w:rPr>
          <w:szCs w:val="24"/>
        </w:rPr>
        <w:t xml:space="preserve"> (excluding references, tables and figures)</w:t>
      </w:r>
    </w:p>
    <w:p w14:paraId="72ED75B8" w14:textId="174F243B" w:rsidR="000269FC" w:rsidRPr="00D016F8" w:rsidRDefault="000269FC" w:rsidP="00EF3F82"/>
    <w:p w14:paraId="1ACA0DAE" w14:textId="77777777" w:rsidR="004819A5" w:rsidRPr="00D016F8" w:rsidRDefault="004819A5" w:rsidP="00EF3F82">
      <w:pPr>
        <w:pStyle w:val="Heading2"/>
      </w:pPr>
      <w:r w:rsidRPr="00D016F8">
        <w:lastRenderedPageBreak/>
        <w:t>Abstract</w:t>
      </w:r>
    </w:p>
    <w:p w14:paraId="2ACAD4BF" w14:textId="73F59E04" w:rsidR="00991213" w:rsidRPr="00D016F8" w:rsidRDefault="00991213" w:rsidP="00991213">
      <w:pPr>
        <w:spacing w:after="0"/>
      </w:pPr>
      <w:r w:rsidRPr="00D016F8">
        <w:rPr>
          <w:i/>
          <w:szCs w:val="24"/>
        </w:rPr>
        <w:t xml:space="preserve">Background: </w:t>
      </w:r>
      <w:r w:rsidR="00CC5C03" w:rsidRPr="00D016F8">
        <w:t xml:space="preserve">Although depression </w:t>
      </w:r>
      <w:r w:rsidR="009E6396" w:rsidRPr="00D016F8">
        <w:t xml:space="preserve">and smoking </w:t>
      </w:r>
      <w:r w:rsidR="00CC5C03" w:rsidRPr="00D016F8">
        <w:t xml:space="preserve">commonly co-occur, the mechanisms </w:t>
      </w:r>
      <w:r w:rsidR="009E6396" w:rsidRPr="00D016F8">
        <w:t>underpinning</w:t>
      </w:r>
      <w:r w:rsidR="00CC5C03" w:rsidRPr="00D016F8">
        <w:t xml:space="preserve"> this association </w:t>
      </w:r>
      <w:r w:rsidR="00B17DAE" w:rsidRPr="00D016F8">
        <w:t>are</w:t>
      </w:r>
      <w:r w:rsidR="00CC5C03" w:rsidRPr="00D016F8">
        <w:t xml:space="preserve"> poorly understood. </w:t>
      </w:r>
      <w:r w:rsidR="00B17DAE" w:rsidRPr="00D016F8">
        <w:t>One hypothesis is that d</w:t>
      </w:r>
      <w:r w:rsidR="004451AE" w:rsidRPr="00D016F8">
        <w:t xml:space="preserve">epression </w:t>
      </w:r>
      <w:r w:rsidR="009E6396" w:rsidRPr="00D016F8">
        <w:t>promotes</w:t>
      </w:r>
      <w:r w:rsidR="004451AE" w:rsidRPr="00D016F8">
        <w:t xml:space="preserve"> </w:t>
      </w:r>
      <w:r w:rsidR="003772F1" w:rsidRPr="00D016F8">
        <w:t>tobacco</w:t>
      </w:r>
      <w:r w:rsidR="004451AE" w:rsidRPr="00D016F8">
        <w:t xml:space="preserve"> dependence</w:t>
      </w:r>
      <w:r w:rsidR="009E6396" w:rsidRPr="00D016F8">
        <w:t>, persistence and relapse</w:t>
      </w:r>
      <w:r w:rsidR="004451AE" w:rsidRPr="00D016F8">
        <w:t xml:space="preserve"> by </w:t>
      </w:r>
      <w:r w:rsidR="009E6396" w:rsidRPr="00D016F8">
        <w:t>increasing</w:t>
      </w:r>
      <w:r w:rsidR="004451AE" w:rsidRPr="00D016F8">
        <w:t xml:space="preserve"> sensitivity to</w:t>
      </w:r>
      <w:r w:rsidR="000A114C" w:rsidRPr="00D016F8">
        <w:t xml:space="preserve"> </w:t>
      </w:r>
      <w:r w:rsidR="00DA3036" w:rsidRPr="00D016F8">
        <w:t xml:space="preserve">acute </w:t>
      </w:r>
      <w:r w:rsidR="004451AE" w:rsidRPr="00D016F8">
        <w:t xml:space="preserve">negative mood and </w:t>
      </w:r>
      <w:r w:rsidR="002D4080" w:rsidRPr="00D016F8">
        <w:t>abstinence</w:t>
      </w:r>
      <w:r w:rsidR="004451AE" w:rsidRPr="00D016F8">
        <w:t xml:space="preserve"> </w:t>
      </w:r>
      <w:r w:rsidR="009E6396" w:rsidRPr="00D016F8">
        <w:t>induced</w:t>
      </w:r>
      <w:r w:rsidR="004451AE" w:rsidRPr="00D016F8">
        <w:t xml:space="preserve"> </w:t>
      </w:r>
      <w:r w:rsidR="003772F1" w:rsidRPr="00D016F8">
        <w:t>tobacco</w:t>
      </w:r>
      <w:r w:rsidR="004451AE" w:rsidRPr="00D016F8">
        <w:t xml:space="preserve">-seeking </w:t>
      </w:r>
      <w:r w:rsidR="00AA74AE" w:rsidRPr="00D016F8">
        <w:t>behavior</w:t>
      </w:r>
      <w:r w:rsidR="004451AE" w:rsidRPr="00D016F8">
        <w:t xml:space="preserve">. </w:t>
      </w:r>
    </w:p>
    <w:p w14:paraId="3AF3DDB2" w14:textId="220FC337" w:rsidR="00991213" w:rsidRPr="00D016F8" w:rsidRDefault="00991213" w:rsidP="00991213">
      <w:pPr>
        <w:spacing w:after="0"/>
      </w:pPr>
      <w:r w:rsidRPr="00D016F8">
        <w:rPr>
          <w:i/>
        </w:rPr>
        <w:t>Methods</w:t>
      </w:r>
      <w:r w:rsidR="00805402" w:rsidRPr="00D016F8">
        <w:t>:</w:t>
      </w:r>
      <w:r w:rsidR="00C67853" w:rsidRPr="00D016F8">
        <w:t xml:space="preserve"> </w:t>
      </w:r>
      <w:r w:rsidR="00FA570D" w:rsidRPr="00D016F8">
        <w:t xml:space="preserve">Twenty nine daily smokers of </w:t>
      </w:r>
      <w:r w:rsidR="00FA570D" w:rsidRPr="00D016F8">
        <w:rPr>
          <w:u w:val="single"/>
        </w:rPr>
        <w:t>&gt;</w:t>
      </w:r>
      <w:r w:rsidR="00156573" w:rsidRPr="00D016F8">
        <w:t xml:space="preserve">10 cigarettes per day, nine with </w:t>
      </w:r>
      <w:r w:rsidR="006F533B" w:rsidRPr="00D016F8">
        <w:t>major depression</w:t>
      </w:r>
      <w:r w:rsidR="00156573" w:rsidRPr="00D016F8">
        <w:t xml:space="preserve"> and 20 without, </w:t>
      </w:r>
      <w:r w:rsidR="00C67853" w:rsidRPr="00D016F8">
        <w:t xml:space="preserve">completed two </w:t>
      </w:r>
      <w:r w:rsidR="005D1291" w:rsidRPr="00D016F8">
        <w:t xml:space="preserve">laboratory </w:t>
      </w:r>
      <w:r w:rsidR="00C67853" w:rsidRPr="00D016F8">
        <w:t>session</w:t>
      </w:r>
      <w:r w:rsidR="008E3969" w:rsidRPr="00D016F8">
        <w:t>s</w:t>
      </w:r>
      <w:r w:rsidR="00C67853" w:rsidRPr="00D016F8">
        <w:t xml:space="preserve"> </w:t>
      </w:r>
      <w:r w:rsidR="005D1291" w:rsidRPr="00D016F8">
        <w:t xml:space="preserve">one </w:t>
      </w:r>
      <w:r w:rsidR="006941B0" w:rsidRPr="00D016F8">
        <w:t xml:space="preserve">week apart, smoking as normal </w:t>
      </w:r>
      <w:r w:rsidR="00CC5C03" w:rsidRPr="00D016F8">
        <w:t>prior to session 1</w:t>
      </w:r>
      <w:r w:rsidR="006476ED" w:rsidRPr="00D016F8">
        <w:t xml:space="preserve"> (sated</w:t>
      </w:r>
      <w:r w:rsidR="00D61D63" w:rsidRPr="00D016F8">
        <w:t xml:space="preserve"> session)</w:t>
      </w:r>
      <w:r w:rsidR="00CC5C03" w:rsidRPr="00D016F8">
        <w:t xml:space="preserve">, and </w:t>
      </w:r>
      <w:r w:rsidR="005D1291" w:rsidRPr="00D016F8">
        <w:t>6</w:t>
      </w:r>
      <w:r w:rsidR="00C42306" w:rsidRPr="00D016F8">
        <w:t xml:space="preserve"> hours</w:t>
      </w:r>
      <w:r w:rsidR="005D1291" w:rsidRPr="00D016F8">
        <w:t xml:space="preserve"> </w:t>
      </w:r>
      <w:r w:rsidR="002B769F" w:rsidRPr="00D016F8">
        <w:t>abstinent</w:t>
      </w:r>
      <w:r w:rsidR="006941B0" w:rsidRPr="00D016F8">
        <w:t xml:space="preserve"> </w:t>
      </w:r>
      <w:r w:rsidR="00CC5C03" w:rsidRPr="00D016F8">
        <w:t>prior to</w:t>
      </w:r>
      <w:r w:rsidR="006941B0" w:rsidRPr="00D016F8">
        <w:t xml:space="preserve"> session</w:t>
      </w:r>
      <w:r w:rsidR="00C42306" w:rsidRPr="00D016F8">
        <w:t xml:space="preserve"> </w:t>
      </w:r>
      <w:r w:rsidR="00CC5C03" w:rsidRPr="00D016F8">
        <w:t>2</w:t>
      </w:r>
      <w:r w:rsidR="006476ED" w:rsidRPr="00D016F8">
        <w:t xml:space="preserve"> (abstinent</w:t>
      </w:r>
      <w:r w:rsidR="00D61D63" w:rsidRPr="00D016F8">
        <w:t xml:space="preserve"> session)</w:t>
      </w:r>
      <w:r w:rsidR="006941B0" w:rsidRPr="00D016F8">
        <w:t>.</w:t>
      </w:r>
      <w:r w:rsidR="004451AE" w:rsidRPr="00D016F8">
        <w:t xml:space="preserve"> </w:t>
      </w:r>
      <w:r w:rsidR="006476ED" w:rsidRPr="00D016F8">
        <w:t>In both sessions, tobacco-seeking was measured at baseline by</w:t>
      </w:r>
      <w:r w:rsidR="00357158" w:rsidRPr="00D016F8">
        <w:t xml:space="preserve"> preference </w:t>
      </w:r>
      <w:r w:rsidR="006941B0" w:rsidRPr="00D016F8">
        <w:t xml:space="preserve">to </w:t>
      </w:r>
      <w:r w:rsidR="006476ED" w:rsidRPr="00D016F8">
        <w:t xml:space="preserve">view smoking versus food images. </w:t>
      </w:r>
      <w:r w:rsidR="006941B0" w:rsidRPr="00D016F8">
        <w:t xml:space="preserve">Negative mood was then induced by negative ruminative statements </w:t>
      </w:r>
      <w:r w:rsidR="006476ED" w:rsidRPr="00D016F8">
        <w:t xml:space="preserve">and sad music, before tobacco-seeking </w:t>
      </w:r>
      <w:r w:rsidR="00357158" w:rsidRPr="00D016F8">
        <w:t>was measured again</w:t>
      </w:r>
      <w:r w:rsidR="006476ED" w:rsidRPr="00D016F8">
        <w:t xml:space="preserve"> at test</w:t>
      </w:r>
      <w:r w:rsidR="00357158" w:rsidRPr="00D016F8">
        <w:t xml:space="preserve">. </w:t>
      </w:r>
    </w:p>
    <w:p w14:paraId="34A1D1A0" w14:textId="6FABC731" w:rsidR="00991213" w:rsidRPr="00D016F8" w:rsidRDefault="00991213" w:rsidP="00991213">
      <w:pPr>
        <w:spacing w:after="0"/>
      </w:pPr>
      <w:r w:rsidRPr="00D016F8">
        <w:rPr>
          <w:i/>
        </w:rPr>
        <w:t>Results</w:t>
      </w:r>
      <w:r w:rsidR="004451AE" w:rsidRPr="00D016F8">
        <w:t xml:space="preserve">: </w:t>
      </w:r>
      <w:r w:rsidR="0037694B" w:rsidRPr="00D016F8">
        <w:t xml:space="preserve">In the </w:t>
      </w:r>
      <w:r w:rsidR="00D61D63" w:rsidRPr="00D016F8">
        <w:t>sated session</w:t>
      </w:r>
      <w:r w:rsidR="0037694B" w:rsidRPr="00D016F8">
        <w:t>,</w:t>
      </w:r>
      <w:r w:rsidR="00E30916" w:rsidRPr="00D016F8">
        <w:t xml:space="preserve"> </w:t>
      </w:r>
      <w:r w:rsidR="002B769F" w:rsidRPr="00D016F8">
        <w:t xml:space="preserve">negative mood induction produced a greater increase in tobacco choice from baseline to test in </w:t>
      </w:r>
      <w:r w:rsidR="00F34282" w:rsidRPr="00D016F8">
        <w:t>depressed</w:t>
      </w:r>
      <w:r w:rsidR="002B769F" w:rsidRPr="00D016F8">
        <w:t xml:space="preserve"> </w:t>
      </w:r>
      <w:r w:rsidR="001D7FE0" w:rsidRPr="00D016F8">
        <w:t>(</w:t>
      </w:r>
      <w:r w:rsidR="001D7FE0" w:rsidRPr="00D016F8">
        <w:rPr>
          <w:i/>
        </w:rPr>
        <w:t>p</w:t>
      </w:r>
      <w:r w:rsidR="006831C3" w:rsidRPr="00D016F8">
        <w:t>&lt;.001</w:t>
      </w:r>
      <w:r w:rsidR="001D7FE0" w:rsidRPr="00D016F8">
        <w:t>, η</w:t>
      </w:r>
      <w:r w:rsidR="001D7FE0" w:rsidRPr="00D016F8">
        <w:rPr>
          <w:vertAlign w:val="subscript"/>
        </w:rPr>
        <w:t>p</w:t>
      </w:r>
      <w:r w:rsidR="001D7FE0" w:rsidRPr="00D016F8">
        <w:rPr>
          <w:vertAlign w:val="superscript"/>
        </w:rPr>
        <w:t>2</w:t>
      </w:r>
      <w:r w:rsidR="001D7FE0" w:rsidRPr="00D016F8">
        <w:t>=.</w:t>
      </w:r>
      <w:r w:rsidR="006831C3" w:rsidRPr="00D016F8">
        <w:t>782</w:t>
      </w:r>
      <w:r w:rsidR="001D7FE0" w:rsidRPr="00D016F8">
        <w:t xml:space="preserve">) </w:t>
      </w:r>
      <w:r w:rsidR="0057776E" w:rsidRPr="00D016F8">
        <w:t>compared to</w:t>
      </w:r>
      <w:r w:rsidR="00517205" w:rsidRPr="00D016F8">
        <w:t xml:space="preserve"> </w:t>
      </w:r>
      <w:r w:rsidR="00E30916" w:rsidRPr="00D016F8">
        <w:t>non-depressed smokers</w:t>
      </w:r>
      <w:r w:rsidR="006831C3" w:rsidRPr="00D016F8">
        <w:t xml:space="preserve"> (</w:t>
      </w:r>
      <w:r w:rsidR="006831C3" w:rsidRPr="00D016F8">
        <w:rPr>
          <w:i/>
        </w:rPr>
        <w:t>p</w:t>
      </w:r>
      <w:r w:rsidR="00AA32B2" w:rsidRPr="00D016F8">
        <w:t>=</w:t>
      </w:r>
      <w:r w:rsidR="006831C3" w:rsidRPr="00D016F8">
        <w:t>.0</w:t>
      </w:r>
      <w:r w:rsidR="00AA32B2" w:rsidRPr="00D016F8">
        <w:t>4</w:t>
      </w:r>
      <w:r w:rsidR="006831C3" w:rsidRPr="00D016F8">
        <w:t>5, η</w:t>
      </w:r>
      <w:r w:rsidR="006831C3" w:rsidRPr="00D016F8">
        <w:rPr>
          <w:vertAlign w:val="subscript"/>
        </w:rPr>
        <w:t>p</w:t>
      </w:r>
      <w:r w:rsidR="006831C3" w:rsidRPr="00D016F8">
        <w:rPr>
          <w:vertAlign w:val="superscript"/>
        </w:rPr>
        <w:t>2</w:t>
      </w:r>
      <w:r w:rsidR="006831C3" w:rsidRPr="00D016F8">
        <w:t xml:space="preserve">=.216, interaction: </w:t>
      </w:r>
      <w:r w:rsidR="00E30916" w:rsidRPr="00D016F8">
        <w:rPr>
          <w:i/>
        </w:rPr>
        <w:t>p</w:t>
      </w:r>
      <w:r w:rsidR="00E30916" w:rsidRPr="00D016F8">
        <w:t>=.046, η</w:t>
      </w:r>
      <w:r w:rsidR="00E30916" w:rsidRPr="00D016F8">
        <w:rPr>
          <w:vertAlign w:val="subscript"/>
        </w:rPr>
        <w:t>p</w:t>
      </w:r>
      <w:r w:rsidR="00E30916" w:rsidRPr="00D016F8">
        <w:rPr>
          <w:vertAlign w:val="superscript"/>
        </w:rPr>
        <w:t>2</w:t>
      </w:r>
      <w:r w:rsidR="00E30916" w:rsidRPr="00D016F8">
        <w:t xml:space="preserve">=.150). </w:t>
      </w:r>
      <w:r w:rsidR="00450FF5" w:rsidRPr="00D016F8">
        <w:t>A</w:t>
      </w:r>
      <w:r w:rsidR="002B769F" w:rsidRPr="00D016F8">
        <w:t>bstinence also produced a greater increase in</w:t>
      </w:r>
      <w:r w:rsidR="003772F1" w:rsidRPr="00D016F8">
        <w:t xml:space="preserve"> baseline</w:t>
      </w:r>
      <w:r w:rsidR="00E30916" w:rsidRPr="00D016F8">
        <w:t xml:space="preserve"> tobacco</w:t>
      </w:r>
      <w:r w:rsidR="006831C3" w:rsidRPr="00D016F8">
        <w:t xml:space="preserve"> choice</w:t>
      </w:r>
      <w:r w:rsidR="00E30916" w:rsidRPr="00D016F8">
        <w:t xml:space="preserve"> </w:t>
      </w:r>
      <w:r w:rsidR="002B769F" w:rsidRPr="00D016F8">
        <w:t xml:space="preserve">between </w:t>
      </w:r>
      <w:r w:rsidR="003772F1" w:rsidRPr="00D016F8">
        <w:t xml:space="preserve">the sated and abstinent sessions in depressed </w:t>
      </w:r>
      <w:r w:rsidR="006831C3" w:rsidRPr="00D016F8">
        <w:t>(</w:t>
      </w:r>
      <w:r w:rsidR="006831C3" w:rsidRPr="00D016F8">
        <w:rPr>
          <w:i/>
        </w:rPr>
        <w:t>p</w:t>
      </w:r>
      <w:r w:rsidR="006831C3" w:rsidRPr="00D016F8">
        <w:t>=.002, η</w:t>
      </w:r>
      <w:r w:rsidR="006831C3" w:rsidRPr="00D016F8">
        <w:rPr>
          <w:vertAlign w:val="subscript"/>
        </w:rPr>
        <w:t>p</w:t>
      </w:r>
      <w:r w:rsidR="006831C3" w:rsidRPr="00D016F8">
        <w:rPr>
          <w:vertAlign w:val="superscript"/>
        </w:rPr>
        <w:t>2</w:t>
      </w:r>
      <w:r w:rsidR="006831C3" w:rsidRPr="00D016F8">
        <w:t xml:space="preserve">=.771) </w:t>
      </w:r>
      <w:r w:rsidR="008968FE" w:rsidRPr="00D016F8">
        <w:t>compared to</w:t>
      </w:r>
      <w:r w:rsidR="003772F1" w:rsidRPr="00D016F8">
        <w:t xml:space="preserve"> non-depressed smokers</w:t>
      </w:r>
      <w:r w:rsidR="006831C3" w:rsidRPr="00D016F8">
        <w:t xml:space="preserve"> (</w:t>
      </w:r>
      <w:r w:rsidR="006831C3" w:rsidRPr="00D016F8">
        <w:rPr>
          <w:i/>
        </w:rPr>
        <w:t>p</w:t>
      </w:r>
      <w:r w:rsidR="006831C3" w:rsidRPr="00D016F8">
        <w:t>=.22, η</w:t>
      </w:r>
      <w:r w:rsidR="006831C3" w:rsidRPr="00D016F8">
        <w:rPr>
          <w:vertAlign w:val="subscript"/>
        </w:rPr>
        <w:t>p</w:t>
      </w:r>
      <w:r w:rsidR="006831C3" w:rsidRPr="00D016F8">
        <w:rPr>
          <w:vertAlign w:val="superscript"/>
        </w:rPr>
        <w:t>2</w:t>
      </w:r>
      <w:r w:rsidR="006831C3" w:rsidRPr="00D016F8">
        <w:t xml:space="preserve">=.089, interaction: </w:t>
      </w:r>
      <w:r w:rsidR="0037694B" w:rsidRPr="00D016F8">
        <w:rPr>
          <w:i/>
        </w:rPr>
        <w:t>p</w:t>
      </w:r>
      <w:r w:rsidR="0037694B" w:rsidRPr="00D016F8">
        <w:t>=.023</w:t>
      </w:r>
      <w:r w:rsidR="00E30916" w:rsidRPr="00D016F8">
        <w:t>, η</w:t>
      </w:r>
      <w:r w:rsidR="00E30916" w:rsidRPr="00D016F8">
        <w:rPr>
          <w:vertAlign w:val="subscript"/>
        </w:rPr>
        <w:t>p</w:t>
      </w:r>
      <w:r w:rsidR="00E30916" w:rsidRPr="00D016F8">
        <w:rPr>
          <w:vertAlign w:val="superscript"/>
        </w:rPr>
        <w:t>2</w:t>
      </w:r>
      <w:r w:rsidR="00E30916" w:rsidRPr="00D016F8">
        <w:t>=.189</w:t>
      </w:r>
      <w:r w:rsidR="0037694B" w:rsidRPr="00D016F8">
        <w:t>).</w:t>
      </w:r>
      <w:r w:rsidR="00DA4362" w:rsidRPr="00D016F8">
        <w:t xml:space="preserve"> These </w:t>
      </w:r>
      <w:r w:rsidR="00D12129" w:rsidRPr="00D016F8">
        <w:t xml:space="preserve">mood and </w:t>
      </w:r>
      <w:r w:rsidR="002D4080" w:rsidRPr="00D016F8">
        <w:t>abstinence</w:t>
      </w:r>
      <w:r w:rsidR="00D12129" w:rsidRPr="00D016F8">
        <w:t xml:space="preserve"> </w:t>
      </w:r>
      <w:r w:rsidR="00D61D63" w:rsidRPr="00D016F8">
        <w:t>induced</w:t>
      </w:r>
      <w:r w:rsidR="00DA4362" w:rsidRPr="00D016F8">
        <w:t xml:space="preserve"> </w:t>
      </w:r>
      <w:r w:rsidR="003772F1" w:rsidRPr="00D016F8">
        <w:t xml:space="preserve">increases in </w:t>
      </w:r>
      <w:r w:rsidR="00E30916" w:rsidRPr="00D016F8">
        <w:t>tobacco</w:t>
      </w:r>
      <w:r w:rsidR="006831C3" w:rsidRPr="00D016F8">
        <w:t xml:space="preserve"> choice</w:t>
      </w:r>
      <w:r w:rsidR="00E30916" w:rsidRPr="00D016F8">
        <w:t xml:space="preserve"> </w:t>
      </w:r>
      <w:r w:rsidR="00D61D63" w:rsidRPr="00D016F8">
        <w:t xml:space="preserve">were </w:t>
      </w:r>
      <w:r w:rsidR="003772F1" w:rsidRPr="00D016F8">
        <w:t xml:space="preserve">positively </w:t>
      </w:r>
      <w:r w:rsidR="00D61D63" w:rsidRPr="00D016F8">
        <w:t>associated with depression symptoms</w:t>
      </w:r>
      <w:r w:rsidR="00DA4362" w:rsidRPr="00D016F8">
        <w:t xml:space="preserve"> </w:t>
      </w:r>
      <w:r w:rsidR="003772F1" w:rsidRPr="00D016F8">
        <w:t>across</w:t>
      </w:r>
      <w:r w:rsidR="00B17DAE" w:rsidRPr="00D016F8">
        <w:t xml:space="preserve"> the sample</w:t>
      </w:r>
      <w:r w:rsidR="003772F1" w:rsidRPr="00D016F8">
        <w:t xml:space="preserve"> as a whole (</w:t>
      </w:r>
      <w:r w:rsidR="003772F1" w:rsidRPr="00D016F8">
        <w:rPr>
          <w:i/>
        </w:rPr>
        <w:t>p</w:t>
      </w:r>
      <w:r w:rsidR="003772F1" w:rsidRPr="00D016F8">
        <w:t>s≤.04</w:t>
      </w:r>
      <w:r w:rsidR="00E30916" w:rsidRPr="00D016F8">
        <w:t>, η</w:t>
      </w:r>
      <w:r w:rsidR="00E30916" w:rsidRPr="00D016F8">
        <w:rPr>
          <w:vertAlign w:val="subscript"/>
        </w:rPr>
        <w:t>p</w:t>
      </w:r>
      <w:r w:rsidR="00E30916" w:rsidRPr="00D016F8">
        <w:rPr>
          <w:vertAlign w:val="superscript"/>
        </w:rPr>
        <w:t>2</w:t>
      </w:r>
      <w:r w:rsidR="00E30916" w:rsidRPr="00D016F8">
        <w:t>≥.159</w:t>
      </w:r>
      <w:r w:rsidR="003772F1" w:rsidRPr="00D016F8">
        <w:t>)</w:t>
      </w:r>
      <w:r w:rsidR="00DA4362" w:rsidRPr="00D016F8">
        <w:t xml:space="preserve">, and correlated with each other </w:t>
      </w:r>
      <w:r w:rsidR="00C064CB" w:rsidRPr="00D016F8">
        <w:t>(</w:t>
      </w:r>
      <w:r w:rsidR="00C064CB" w:rsidRPr="00D016F8">
        <w:rPr>
          <w:i/>
        </w:rPr>
        <w:t>r</w:t>
      </w:r>
      <w:r w:rsidR="00C064CB" w:rsidRPr="00D016F8">
        <w:t xml:space="preserve">=.67, </w:t>
      </w:r>
      <w:r w:rsidR="00C064CB" w:rsidRPr="00D016F8">
        <w:rPr>
          <w:i/>
        </w:rPr>
        <w:t>p</w:t>
      </w:r>
      <w:r w:rsidR="00911AC7" w:rsidRPr="00D016F8">
        <w:t>&lt;.001).</w:t>
      </w:r>
      <w:r w:rsidR="0037694B" w:rsidRPr="00D016F8">
        <w:t xml:space="preserve"> </w:t>
      </w:r>
    </w:p>
    <w:p w14:paraId="1E41395D" w14:textId="3C19066F" w:rsidR="000A114C" w:rsidRPr="00D016F8" w:rsidRDefault="004451AE" w:rsidP="00991213">
      <w:pPr>
        <w:spacing w:after="0"/>
      </w:pPr>
      <w:r w:rsidRPr="00D016F8">
        <w:rPr>
          <w:i/>
        </w:rPr>
        <w:t>Conclusions</w:t>
      </w:r>
      <w:r w:rsidRPr="00D016F8">
        <w:t xml:space="preserve">: </w:t>
      </w:r>
      <w:r w:rsidR="00A10895" w:rsidRPr="00D016F8">
        <w:t>Current major depression or depression symptoms</w:t>
      </w:r>
      <w:r w:rsidR="00314D84" w:rsidRPr="00D016F8">
        <w:t xml:space="preserve"> may promote tobacco dependence, persistence and relapse by increasing sensitivity to both </w:t>
      </w:r>
      <w:r w:rsidR="00500433" w:rsidRPr="00D016F8">
        <w:t xml:space="preserve">acute </w:t>
      </w:r>
      <w:r w:rsidR="00314D84" w:rsidRPr="00D016F8">
        <w:t xml:space="preserve">negative mood and abstinence induced tobacco-seeking behavior. Treatments should </w:t>
      </w:r>
      <w:r w:rsidR="00500433" w:rsidRPr="00D016F8">
        <w:t xml:space="preserve">seek to break the association between adverse states and smoking to cope.  </w:t>
      </w:r>
      <w:r w:rsidR="00314D84" w:rsidRPr="00D016F8">
        <w:t xml:space="preserve">  </w:t>
      </w:r>
    </w:p>
    <w:p w14:paraId="22E3BD55" w14:textId="127E5B16" w:rsidR="004819A5" w:rsidRPr="00D016F8" w:rsidRDefault="004819A5" w:rsidP="00EF3F82">
      <w:r w:rsidRPr="00D016F8">
        <w:rPr>
          <w:b/>
        </w:rPr>
        <w:t>Keywords</w:t>
      </w:r>
      <w:r w:rsidRPr="00D016F8">
        <w:t>:</w:t>
      </w:r>
      <w:r w:rsidR="00AB1760" w:rsidRPr="00D016F8">
        <w:t xml:space="preserve"> </w:t>
      </w:r>
      <w:r w:rsidR="001A38CE" w:rsidRPr="00D016F8">
        <w:t>Depression</w:t>
      </w:r>
      <w:r w:rsidR="001F2B57" w:rsidRPr="00D016F8">
        <w:t>;</w:t>
      </w:r>
      <w:r w:rsidR="004750D9" w:rsidRPr="00D016F8">
        <w:t xml:space="preserve"> </w:t>
      </w:r>
      <w:r w:rsidR="00AB1760" w:rsidRPr="00D016F8">
        <w:t xml:space="preserve">Smoking; </w:t>
      </w:r>
      <w:r w:rsidR="001A38CE" w:rsidRPr="00D016F8">
        <w:t>V</w:t>
      </w:r>
      <w:r w:rsidR="00B75ADD" w:rsidRPr="00D016F8">
        <w:t>ulnerability; Mood induction</w:t>
      </w:r>
      <w:r w:rsidR="001A38CE" w:rsidRPr="00D016F8">
        <w:t xml:space="preserve">; </w:t>
      </w:r>
      <w:r w:rsidR="00AB1760" w:rsidRPr="00D016F8">
        <w:t>Abstinence</w:t>
      </w:r>
      <w:r w:rsidR="00B75ADD" w:rsidRPr="00D016F8">
        <w:t>.</w:t>
      </w:r>
    </w:p>
    <w:p w14:paraId="15E33262" w14:textId="77777777" w:rsidR="0028602F" w:rsidRPr="00D016F8" w:rsidRDefault="0028602F">
      <w:pPr>
        <w:spacing w:after="160" w:line="259" w:lineRule="auto"/>
        <w:jc w:val="left"/>
        <w:rPr>
          <w:b/>
        </w:rPr>
      </w:pPr>
      <w:r w:rsidRPr="00D016F8">
        <w:br w:type="page"/>
      </w:r>
    </w:p>
    <w:p w14:paraId="48109E89" w14:textId="37DC6E47" w:rsidR="00CF3506" w:rsidRPr="00D016F8" w:rsidRDefault="005E38B1" w:rsidP="00FD6758">
      <w:pPr>
        <w:pStyle w:val="Heading2"/>
        <w:numPr>
          <w:ilvl w:val="0"/>
          <w:numId w:val="4"/>
        </w:numPr>
        <w:jc w:val="left"/>
      </w:pPr>
      <w:r w:rsidRPr="00D016F8">
        <w:lastRenderedPageBreak/>
        <w:t>Introduction</w:t>
      </w:r>
    </w:p>
    <w:p w14:paraId="6ABC8CB1" w14:textId="7674EAD2" w:rsidR="00927F4E" w:rsidRPr="00D016F8" w:rsidRDefault="00CA1F1E" w:rsidP="004D4094">
      <w:pPr>
        <w:rPr>
          <w:szCs w:val="24"/>
        </w:rPr>
      </w:pPr>
      <w:r w:rsidRPr="00D016F8">
        <w:t xml:space="preserve">Although there is some </w:t>
      </w:r>
      <w:proofErr w:type="spellStart"/>
      <w:r w:rsidRPr="00D016F8">
        <w:t>bidirectionality</w:t>
      </w:r>
      <w:proofErr w:type="spellEnd"/>
      <w:r w:rsidRPr="00D016F8">
        <w:t>, d</w:t>
      </w:r>
      <w:r w:rsidR="00515747" w:rsidRPr="00D016F8">
        <w:t xml:space="preserve">epression </w:t>
      </w:r>
      <w:r w:rsidR="006E2EA2" w:rsidRPr="00D016F8">
        <w:t xml:space="preserve">is known to prospectively </w:t>
      </w:r>
      <w:r w:rsidR="003572B9" w:rsidRPr="00D016F8">
        <w:t>p</w:t>
      </w:r>
      <w:r w:rsidR="006E2EA2" w:rsidRPr="00D016F8">
        <w:t>romote</w:t>
      </w:r>
      <w:r w:rsidR="00EB4E33" w:rsidRPr="00D016F8">
        <w:t xml:space="preserve"> </w:t>
      </w:r>
      <w:r w:rsidR="003358B3" w:rsidRPr="00D016F8">
        <w:t>drug</w:t>
      </w:r>
      <w:r w:rsidR="00B308ED" w:rsidRPr="00D016F8">
        <w:t xml:space="preserve"> </w:t>
      </w:r>
      <w:r w:rsidR="004C5FBD" w:rsidRPr="00D016F8">
        <w:t>dependence</w:t>
      </w:r>
      <w:r w:rsidR="003572B9" w:rsidRPr="00D016F8">
        <w:t>, persistence</w:t>
      </w:r>
      <w:r w:rsidR="00B84828" w:rsidRPr="00D016F8">
        <w:t xml:space="preserve"> </w:t>
      </w:r>
      <w:r w:rsidR="004C5FBD" w:rsidRPr="00D016F8">
        <w:t>and relapse</w:t>
      </w:r>
      <w:r w:rsidR="008241A7" w:rsidRPr="00D016F8">
        <w:t xml:space="preserve"> </w:t>
      </w:r>
      <w:r w:rsidR="000A7FC5" w:rsidRPr="00D016F8">
        <w:fldChar w:fldCharType="begin">
          <w:fldData xml:space="preserve">PEVuZE5vdGU+PENpdGU+PEF1dGhvcj5IaXRzbWFuPC9BdXRob3I+PFllYXI+MjAxMzwvWWVhcj48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</w:fldData>
        </w:fldChar>
      </w:r>
      <w:r w:rsidR="006E2EA2" w:rsidRPr="00D016F8">
        <w:instrText xml:space="preserve"> ADDIN EN.CITE </w:instrText>
      </w:r>
      <w:r w:rsidR="006E2EA2" w:rsidRPr="00D016F8">
        <w:fldChar w:fldCharType="begin">
          <w:fldData xml:space="preserve">PEVuZE5vdGU+PENpdGU+PEF1dGhvcj5IaXRzbWFuPC9BdXRob3I+PFllYXI+MjAxMzwvWWVhcj48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</w:fldData>
        </w:fldChar>
      </w:r>
      <w:r w:rsidR="006E2EA2" w:rsidRPr="00D016F8">
        <w:instrText xml:space="preserve"> ADDIN EN.CITE.DATA </w:instrText>
      </w:r>
      <w:r w:rsidR="006E2EA2" w:rsidRPr="00D016F8">
        <w:fldChar w:fldCharType="end"/>
      </w:r>
      <w:r w:rsidR="000A7FC5" w:rsidRPr="00D016F8">
        <w:fldChar w:fldCharType="separate"/>
      </w:r>
      <w:r w:rsidR="006E2EA2" w:rsidRPr="00D016F8">
        <w:rPr>
          <w:noProof/>
        </w:rPr>
        <w:t>(Briere et al., 2014; Felton et al., 2015; Hitsman et al., 2013)</w:t>
      </w:r>
      <w:r w:rsidR="000A7FC5" w:rsidRPr="00D016F8">
        <w:fldChar w:fldCharType="end"/>
      </w:r>
      <w:r w:rsidR="006150E0" w:rsidRPr="00D016F8">
        <w:t>.</w:t>
      </w:r>
      <w:r w:rsidR="001D0D6E" w:rsidRPr="00D016F8">
        <w:t xml:space="preserve"> </w:t>
      </w:r>
      <w:r w:rsidR="00465500" w:rsidRPr="00D016F8">
        <w:t xml:space="preserve">One </w:t>
      </w:r>
      <w:r w:rsidR="00FF5BF4" w:rsidRPr="00D016F8">
        <w:t xml:space="preserve">mechanistic </w:t>
      </w:r>
      <w:r w:rsidR="003358B3" w:rsidRPr="00D016F8">
        <w:t xml:space="preserve">explanation for this association is that depressed individuals are </w:t>
      </w:r>
      <w:r w:rsidR="008E4FE7" w:rsidRPr="00D016F8">
        <w:t xml:space="preserve">more </w:t>
      </w:r>
      <w:r w:rsidR="00EB4E33" w:rsidRPr="00D016F8">
        <w:t xml:space="preserve">sensitive to </w:t>
      </w:r>
      <w:r w:rsidR="006E2EA2" w:rsidRPr="00D016F8">
        <w:t xml:space="preserve">a cluster of </w:t>
      </w:r>
      <w:r w:rsidR="000D761F" w:rsidRPr="00D016F8">
        <w:t xml:space="preserve">correlated </w:t>
      </w:r>
      <w:r w:rsidR="00707095" w:rsidRPr="00D016F8">
        <w:t xml:space="preserve">adverse </w:t>
      </w:r>
      <w:proofErr w:type="spellStart"/>
      <w:r w:rsidR="007E6C7A" w:rsidRPr="00D016F8">
        <w:t>interoceptive</w:t>
      </w:r>
      <w:proofErr w:type="spellEnd"/>
      <w:r w:rsidR="00193C22" w:rsidRPr="00D016F8">
        <w:t>-</w:t>
      </w:r>
      <w:r w:rsidR="007E6C7A" w:rsidRPr="00D016F8">
        <w:t xml:space="preserve">emotional </w:t>
      </w:r>
      <w:r w:rsidR="00707095" w:rsidRPr="00D016F8">
        <w:t>states</w:t>
      </w:r>
      <w:r w:rsidR="008241A7" w:rsidRPr="00D016F8">
        <w:t xml:space="preserve"> </w:t>
      </w:r>
      <w:r w:rsidR="000D761F" w:rsidRPr="00D016F8">
        <w:t xml:space="preserve">which </w:t>
      </w:r>
      <w:r w:rsidR="00B0541D" w:rsidRPr="00D016F8">
        <w:t>trigger drug use</w:t>
      </w:r>
      <w:r w:rsidR="000D761F" w:rsidRPr="00D016F8">
        <w:t xml:space="preserve"> to cope</w:t>
      </w:r>
      <w:r w:rsidR="003358B3" w:rsidRPr="00D016F8">
        <w:t>, thus increasing the risk of dependence</w:t>
      </w:r>
      <w:r w:rsidR="00550F0D" w:rsidRPr="00D016F8">
        <w:t>,</w:t>
      </w:r>
      <w:r w:rsidR="003358B3" w:rsidRPr="00D016F8">
        <w:t xml:space="preserve"> persistence and relapse</w:t>
      </w:r>
      <w:r w:rsidR="000D761F" w:rsidRPr="00D016F8">
        <w:t xml:space="preserve"> </w:t>
      </w:r>
      <w:r w:rsidR="000D761F" w:rsidRPr="00D016F8">
        <w:fldChar w:fldCharType="begin">
          <w:fldData xml:space="preserve">PEVuZE5vdGU+PENpdGU+PEF1dGhvcj5IdXNzb25nPC9BdXRob3I+PFllYXI+MjAxMTwvWWVhcj48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</w:fldData>
        </w:fldChar>
      </w:r>
      <w:r w:rsidR="00B959B3" w:rsidRPr="00D016F8">
        <w:instrText xml:space="preserve"> ADDIN EN.CITE </w:instrText>
      </w:r>
      <w:r w:rsidR="00B959B3" w:rsidRPr="00D016F8">
        <w:fldChar w:fldCharType="begin">
          <w:fldData xml:space="preserve">PEVuZE5vdGU+PENpdGU+PEF1dGhvcj5IdXNzb25nPC9BdXRob3I+PFllYXI+MjAxMTwvWWVhcj48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</w:fldData>
        </w:fldChar>
      </w:r>
      <w:r w:rsidR="00B959B3" w:rsidRPr="00D016F8">
        <w:instrText xml:space="preserve"> ADDIN EN.CITE.DATA </w:instrText>
      </w:r>
      <w:r w:rsidR="00B959B3" w:rsidRPr="00D016F8">
        <w:fldChar w:fldCharType="end"/>
      </w:r>
      <w:r w:rsidR="000D761F" w:rsidRPr="00D016F8">
        <w:fldChar w:fldCharType="separate"/>
      </w:r>
      <w:r w:rsidR="00B959B3" w:rsidRPr="00D016F8">
        <w:rPr>
          <w:noProof/>
        </w:rPr>
        <w:t>(Hussong et al., 2011; Mathew et al., 2016)</w:t>
      </w:r>
      <w:r w:rsidR="000D761F" w:rsidRPr="00D016F8">
        <w:fldChar w:fldCharType="end"/>
      </w:r>
      <w:r w:rsidR="00B0541D" w:rsidRPr="00D016F8">
        <w:t xml:space="preserve">. </w:t>
      </w:r>
      <w:r w:rsidR="00B959B3" w:rsidRPr="00D016F8">
        <w:t>T</w:t>
      </w:r>
      <w:r w:rsidR="00FF5BF4" w:rsidRPr="00D016F8">
        <w:t>h</w:t>
      </w:r>
      <w:r w:rsidR="005A750F" w:rsidRPr="00D016F8">
        <w:t>is</w:t>
      </w:r>
      <w:r w:rsidR="00B959B3" w:rsidRPr="00D016F8">
        <w:t xml:space="preserve"> cluster</w:t>
      </w:r>
      <w:r w:rsidR="00FF5BF4" w:rsidRPr="00D016F8">
        <w:t xml:space="preserve"> of adverse triggers for drug use</w:t>
      </w:r>
      <w:r w:rsidR="00B959B3" w:rsidRPr="00D016F8">
        <w:t xml:space="preserve"> </w:t>
      </w:r>
      <w:r w:rsidR="005A750F" w:rsidRPr="00D016F8">
        <w:t>could</w:t>
      </w:r>
      <w:r w:rsidR="00B959B3" w:rsidRPr="00D016F8">
        <w:t xml:space="preserve"> include </w:t>
      </w:r>
      <w:r w:rsidR="00A319E2" w:rsidRPr="00D016F8">
        <w:t>several distinct</w:t>
      </w:r>
      <w:r w:rsidR="00B959B3" w:rsidRPr="00D016F8">
        <w:t xml:space="preserve"> states </w:t>
      </w:r>
      <w:r w:rsidR="005A750F" w:rsidRPr="00D016F8">
        <w:t>such as</w:t>
      </w:r>
      <w:r w:rsidR="00B959B3" w:rsidRPr="00D016F8">
        <w:t xml:space="preserve"> rumination, anger, hostility, anxiety, </w:t>
      </w:r>
      <w:r w:rsidR="00A319E2" w:rsidRPr="00D016F8">
        <w:t xml:space="preserve">stress, anhedonia, </w:t>
      </w:r>
      <w:r w:rsidR="00B959B3" w:rsidRPr="00D016F8">
        <w:t xml:space="preserve">fatigue, </w:t>
      </w:r>
      <w:r w:rsidR="00A319E2" w:rsidRPr="00D016F8">
        <w:t>or cognitive decline</w:t>
      </w:r>
      <w:r w:rsidR="00B959B3" w:rsidRPr="00D016F8">
        <w:t>.</w:t>
      </w:r>
      <w:r w:rsidR="00A013D5" w:rsidRPr="00D016F8">
        <w:t xml:space="preserve"> </w:t>
      </w:r>
      <w:r w:rsidR="00B31039" w:rsidRPr="00D016F8">
        <w:t>However,</w:t>
      </w:r>
      <w:r w:rsidR="00927F4E" w:rsidRPr="00D016F8">
        <w:t xml:space="preserve"> </w:t>
      </w:r>
      <w:r w:rsidR="00FF5BF4" w:rsidRPr="00D016F8">
        <w:t xml:space="preserve">perhaps the clearest findings pertain to acute </w:t>
      </w:r>
      <w:r w:rsidR="00927F4E" w:rsidRPr="00D016F8">
        <w:t xml:space="preserve">negative mood </w:t>
      </w:r>
      <w:r w:rsidR="00FF5BF4" w:rsidRPr="00D016F8">
        <w:t>and</w:t>
      </w:r>
      <w:r w:rsidR="00927F4E" w:rsidRPr="00D016F8">
        <w:t xml:space="preserve"> abstinence </w:t>
      </w:r>
      <w:r w:rsidR="00FF5BF4" w:rsidRPr="00D016F8">
        <w:t>states</w:t>
      </w:r>
      <w:r w:rsidR="00B959B3" w:rsidRPr="00D016F8">
        <w:t xml:space="preserve">. </w:t>
      </w:r>
      <w:r w:rsidR="00FF5BF4" w:rsidRPr="00D016F8">
        <w:t xml:space="preserve">Specifically, </w:t>
      </w:r>
      <w:r w:rsidR="00A013D5" w:rsidRPr="00D016F8">
        <w:t xml:space="preserve">smokers with </w:t>
      </w:r>
      <w:r w:rsidR="004D4094" w:rsidRPr="00D016F8">
        <w:t xml:space="preserve">current </w:t>
      </w:r>
      <w:r w:rsidR="00A013D5" w:rsidRPr="00D016F8">
        <w:t xml:space="preserve">sub-clinical depression symptoms </w:t>
      </w:r>
      <w:r w:rsidR="00B31039" w:rsidRPr="00D016F8">
        <w:t>are</w:t>
      </w:r>
      <w:r w:rsidR="00A013D5" w:rsidRPr="00D016F8">
        <w:t xml:space="preserve"> more sensitive to the motivational effect of negative mood induction on </w:t>
      </w:r>
      <w:r w:rsidR="00B31039" w:rsidRPr="00D016F8">
        <w:t>ad lib</w:t>
      </w:r>
      <w:r w:rsidR="00927F4E" w:rsidRPr="00D016F8">
        <w:t>itum</w:t>
      </w:r>
      <w:r w:rsidR="00B31039" w:rsidRPr="00D016F8">
        <w:t xml:space="preserve"> </w:t>
      </w:r>
      <w:r w:rsidR="00A013D5" w:rsidRPr="00D016F8">
        <w:t>smoking</w:t>
      </w:r>
      <w:r w:rsidR="005A750F" w:rsidRPr="00D016F8">
        <w:t xml:space="preserve"> behavior</w:t>
      </w:r>
      <w:r w:rsidR="00B31039" w:rsidRPr="00D016F8">
        <w:t xml:space="preserve"> </w:t>
      </w:r>
      <w:r w:rsidR="00B31039" w:rsidRPr="00D016F8">
        <w:fldChar w:fldCharType="begin"/>
      </w:r>
      <w:r w:rsidR="00B31039" w:rsidRPr="00D016F8">
        <w:instrText xml:space="preserve"> ADDIN EN.CITE &lt;EndNote&gt;&lt;Cite&gt;&lt;Author&gt;Fucito&lt;/Author&gt;&lt;Year&gt;2009&lt;/Year&gt;&lt;RecNum&gt;4107&lt;/RecNum&gt;&lt;DisplayText&gt;(Fucito and Juliano, 2009)&lt;/DisplayText&gt;&lt;record&gt;&lt;rec-number&gt;4107&lt;/rec-number&gt;&lt;foreign-keys&gt;&lt;key app="EN" db-id="s529rw2f5ewwxae0fvjx25x5ta9wfwdvaf0x" timestamp="1329441251"&gt;4107&lt;/key&gt;&lt;/foreign-keys&gt;&lt;ref-type name="Journal Article"&gt;17&lt;/ref-type&gt;&lt;contributors&gt;&lt;authors&gt;&lt;author&gt;Fucito, Lisa M.&lt;/author&gt;&lt;author&gt;Juliano, Laura M.&lt;/author&gt;&lt;/authors&gt;&lt;/contributors&gt;&lt;auth-address&gt;Fucito Lisa M.: Yale University School of Medicine, Department of Psychiatry, 1 Long Wharf Drive, Box 18, New Haven, CT, US, 06511, lisa.fucito@yale.edu&lt;/auth-address&gt;&lt;titles&gt;&lt;title&gt;Depression moderates smoking behavior in response to a sad mood induction&lt;/title&gt;&lt;secondary-title&gt;Psychology of Addictive Behaviors&lt;/secondary-title&gt;&lt;/titles&gt;&lt;periodical&gt;&lt;full-title&gt;Psychology of Addictive Behaviors&lt;/full-title&gt;&lt;/periodical&gt;&lt;pages&gt;546-551&lt;/pages&gt;&lt;volume&gt;23&lt;/volume&gt;&lt;number&gt;3&lt;/number&gt;&lt;keywords&gt;&lt;keyword&gt;smoking&lt;/keyword&gt;&lt;keyword&gt;depression&lt;/keyword&gt;&lt;keyword&gt;negative mood&lt;/keyword&gt;&lt;keyword&gt;positive mood&lt;/keyword&gt;&lt;keyword&gt;mood induction&lt;/keyword&gt;&lt;keyword&gt;stress&lt;/keyword&gt;&lt;keyword&gt;anxiety&lt;/keyword&gt;&lt;/keywords&gt;&lt;dates&gt;&lt;year&gt;2009&lt;/year&gt;&lt;/dates&gt;&lt;publisher&gt;US: American Psychological Association&lt;/publisher&gt;&lt;isbn&gt;1939-1501(Electronic);0893-164X(Print)&lt;/isbn&gt;&lt;urls&gt;&lt;/urls&gt;&lt;electronic-resource-num&gt;10.1037/a0016529&lt;/electronic-resource-num&gt;&lt;/record&gt;&lt;/Cite&gt;&lt;/EndNote&gt;</w:instrText>
      </w:r>
      <w:r w:rsidR="00B31039" w:rsidRPr="00D016F8">
        <w:fldChar w:fldCharType="separate"/>
      </w:r>
      <w:r w:rsidR="00B31039" w:rsidRPr="00D016F8">
        <w:rPr>
          <w:noProof/>
        </w:rPr>
        <w:t>(Fucito and Juliano, 2009)</w:t>
      </w:r>
      <w:r w:rsidR="00B31039" w:rsidRPr="00D016F8">
        <w:fldChar w:fldCharType="end"/>
      </w:r>
      <w:r w:rsidR="00B31039" w:rsidRPr="00D016F8">
        <w:t>.</w:t>
      </w:r>
      <w:r w:rsidR="00927F4E" w:rsidRPr="00D016F8">
        <w:t xml:space="preserve"> Likewise</w:t>
      </w:r>
      <w:r w:rsidR="00A013D5" w:rsidRPr="00D016F8">
        <w:t>, smokers with depression symptoms are more sensitive to the</w:t>
      </w:r>
      <w:r w:rsidR="00927F4E" w:rsidRPr="00D016F8">
        <w:t xml:space="preserve"> </w:t>
      </w:r>
      <w:r w:rsidR="004D4094" w:rsidRPr="00D016F8">
        <w:t>negative</w:t>
      </w:r>
      <w:r w:rsidR="00A013D5" w:rsidRPr="00D016F8">
        <w:t xml:space="preserve"> effect</w:t>
      </w:r>
      <w:r w:rsidR="00927F4E" w:rsidRPr="00D016F8">
        <w:t>s</w:t>
      </w:r>
      <w:r w:rsidR="00A013D5" w:rsidRPr="00D016F8">
        <w:t xml:space="preserve"> of smoking abstinence on </w:t>
      </w:r>
      <w:r w:rsidR="00927F4E" w:rsidRPr="00D016F8">
        <w:t xml:space="preserve">affective state </w:t>
      </w:r>
      <w:r w:rsidR="00A013D5" w:rsidRPr="00D016F8">
        <w:rPr>
          <w:szCs w:val="24"/>
        </w:rPr>
        <w:fldChar w:fldCharType="begin">
          <w:fldData xml:space="preserve">PEVuZE5vdGU+PENpdGU+PEF1dGhvcj5BdWRyYWluLU1jR292ZXJuPC9BdXRob3I+PFllYXI+MjAx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</w:fldData>
        </w:fldChar>
      </w:r>
      <w:r w:rsidR="00A013D5" w:rsidRPr="00D016F8">
        <w:rPr>
          <w:szCs w:val="24"/>
        </w:rPr>
        <w:instrText xml:space="preserve"> ADDIN EN.CITE </w:instrText>
      </w:r>
      <w:r w:rsidR="00A013D5" w:rsidRPr="00D016F8">
        <w:rPr>
          <w:szCs w:val="24"/>
        </w:rPr>
        <w:fldChar w:fldCharType="begin">
          <w:fldData xml:space="preserve">PEVuZE5vdGU+PENpdGU+PEF1dGhvcj5BdWRyYWluLU1jR292ZXJuPC9BdXRob3I+PFllYXI+MjAx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</w:fldData>
        </w:fldChar>
      </w:r>
      <w:r w:rsidR="00A013D5" w:rsidRPr="00D016F8">
        <w:rPr>
          <w:szCs w:val="24"/>
        </w:rPr>
        <w:instrText xml:space="preserve"> ADDIN EN.CITE.DATA </w:instrText>
      </w:r>
      <w:r w:rsidR="00A013D5" w:rsidRPr="00D016F8">
        <w:rPr>
          <w:szCs w:val="24"/>
        </w:rPr>
      </w:r>
      <w:r w:rsidR="00A013D5" w:rsidRPr="00D016F8">
        <w:rPr>
          <w:szCs w:val="24"/>
        </w:rPr>
        <w:fldChar w:fldCharType="end"/>
      </w:r>
      <w:r w:rsidR="00A013D5" w:rsidRPr="00D016F8">
        <w:rPr>
          <w:szCs w:val="24"/>
        </w:rPr>
      </w:r>
      <w:r w:rsidR="00A013D5" w:rsidRPr="00D016F8">
        <w:rPr>
          <w:szCs w:val="24"/>
        </w:rPr>
        <w:fldChar w:fldCharType="separate"/>
      </w:r>
      <w:r w:rsidR="00A013D5" w:rsidRPr="00D016F8">
        <w:rPr>
          <w:noProof/>
          <w:szCs w:val="24"/>
        </w:rPr>
        <w:t>(Audrain-McGovern et al., 2014; Leventhal et al., 2013)</w:t>
      </w:r>
      <w:r w:rsidR="00A013D5" w:rsidRPr="00D016F8">
        <w:rPr>
          <w:szCs w:val="24"/>
        </w:rPr>
        <w:fldChar w:fldCharType="end"/>
      </w:r>
      <w:r w:rsidR="00A013D5" w:rsidRPr="00D016F8">
        <w:rPr>
          <w:szCs w:val="24"/>
        </w:rPr>
        <w:t>,</w:t>
      </w:r>
      <w:r w:rsidR="00927F4E" w:rsidRPr="00D016F8">
        <w:rPr>
          <w:szCs w:val="24"/>
        </w:rPr>
        <w:t xml:space="preserve"> </w:t>
      </w:r>
      <w:r w:rsidR="00A013D5" w:rsidRPr="00D016F8">
        <w:rPr>
          <w:szCs w:val="24"/>
        </w:rPr>
        <w:t xml:space="preserve">reward responsiveness </w:t>
      </w:r>
      <w:r w:rsidR="00A013D5" w:rsidRPr="00D016F8">
        <w:rPr>
          <w:szCs w:val="24"/>
        </w:rPr>
        <w:fldChar w:fldCharType="begin"/>
      </w:r>
      <w:r w:rsidR="00A013D5" w:rsidRPr="00D016F8">
        <w:rPr>
          <w:szCs w:val="24"/>
        </w:rPr>
        <w:instrText xml:space="preserve"> ADDIN EN.CITE &lt;EndNote&gt;&lt;Cite&gt;&lt;Author&gt;Pergadia&lt;/Author&gt;&lt;Year&gt;2014&lt;/Year&gt;&lt;RecNum&gt;5790&lt;/RecNum&gt;&lt;DisplayText&gt;(Pergadia et al., 2014)&lt;/DisplayText&gt;&lt;record&gt;&lt;rec-number&gt;5790&lt;/rec-number&gt;&lt;foreign-keys&gt;&lt;key app="EN" db-id="s529rw2f5ewwxae0fvjx25x5ta9wfwdvaf0x" timestamp="1429798052"&gt;5790&lt;/key&gt;&lt;/foreign-keys&gt;&lt;ref-type name="Journal Article"&gt;17&lt;/ref-type&gt;&lt;contributors&gt;&lt;authors&gt;&lt;author&gt;Pergadia, M. L.&lt;/author&gt;&lt;author&gt;Der-Avakian, A.&lt;/author&gt;&lt;author&gt;D&amp;apos;Souza, M.  S.&lt;/author&gt;&lt;author&gt;Madden, P. A. F.&lt;/author&gt;&lt;author&gt;Heath, A. C.&lt;/author&gt;&lt;author&gt;Shiffman, S.&lt;/author&gt;&lt;author&gt;Markou, A.&lt;/author&gt;&lt;author&gt;Pizzagalli, D. A.&lt;/author&gt;&lt;/authors&gt;&lt;/contributors&gt;&lt;auth-address&gt;Department of Psychiatry, Washington University School of Medicine, St Louis, Missouri2currently with Charles E. Schmidt College of Medicine, Florida Atlantic University, Boca Raton.&lt;/auth-address&gt;&lt;titles&gt;&lt;title&gt;Association between nicotine withdrawal and reward responsiveness in humans and rats&lt;/title&gt;&lt;secondary-title&gt;JAMA psychiatry&lt;/secondary-title&gt;&lt;alt-title&gt;JAMA Psychiatry&lt;/alt-title&gt;&lt;/titles&gt;&lt;periodical&gt;&lt;full-title&gt;JAMA Psychiatry&lt;/full-title&gt;&lt;/periodical&gt;&lt;alt-periodical&gt;&lt;full-title&gt;JAMA Psychiatry&lt;/full-title&gt;&lt;/alt-periodical&gt;&lt;pages&gt;1238-1245&lt;/pages&gt;&lt;volume&gt;71&lt;/volume&gt;&lt;number&gt;11&lt;/number&gt;&lt;keywords&gt;&lt;keyword&gt;Reward&lt;/keyword&gt;&lt;/keywords&gt;&lt;dates&gt;&lt;year&gt;2014&lt;/year&gt;&lt;pub-dates&gt;&lt;date&gt;2014/11//&lt;/date&gt;&lt;/pub-dates&gt;&lt;/dates&gt;&lt;isbn&gt;2168-622X&lt;/isbn&gt;&lt;accession-num&gt;25208057&lt;/accession-num&gt;&lt;urls&gt;&lt;related-urls&gt;&lt;url&gt;http://europepmc.org/abstract/MED/25208057&lt;/url&gt;&lt;url&gt;http://dx.doi.org/10.1001/jamapsychiatry.2014.1016&lt;/url&gt;&lt;/related-urls&gt;&lt;/urls&gt;&lt;electronic-resource-num&gt;10.1001/jamapsychiatry.2014.1016&lt;/electronic-resource-num&gt;&lt;remote-database-name&gt;PubMed&lt;/remote-database-name&gt;&lt;language&gt;eng&lt;/language&gt;&lt;/record&gt;&lt;/Cite&gt;&lt;/EndNote&gt;</w:instrText>
      </w:r>
      <w:r w:rsidR="00A013D5" w:rsidRPr="00D016F8">
        <w:rPr>
          <w:szCs w:val="24"/>
        </w:rPr>
        <w:fldChar w:fldCharType="separate"/>
      </w:r>
      <w:r w:rsidR="00A013D5" w:rsidRPr="00D016F8">
        <w:rPr>
          <w:noProof/>
          <w:szCs w:val="24"/>
        </w:rPr>
        <w:t>(Pergadia et al., 2014)</w:t>
      </w:r>
      <w:r w:rsidR="00A013D5" w:rsidRPr="00D016F8">
        <w:rPr>
          <w:szCs w:val="24"/>
        </w:rPr>
        <w:fldChar w:fldCharType="end"/>
      </w:r>
      <w:r w:rsidR="00A013D5" w:rsidRPr="00D016F8">
        <w:rPr>
          <w:szCs w:val="24"/>
        </w:rPr>
        <w:t xml:space="preserve"> and cognitive performance </w:t>
      </w:r>
      <w:r w:rsidR="00A013D5" w:rsidRPr="00D016F8">
        <w:rPr>
          <w:szCs w:val="24"/>
        </w:rPr>
        <w:fldChar w:fldCharType="begin"/>
      </w:r>
      <w:r w:rsidR="00A013D5" w:rsidRPr="00D016F8">
        <w:rPr>
          <w:szCs w:val="24"/>
        </w:rPr>
        <w:instrText xml:space="preserve"> ADDIN EN.CITE &lt;EndNote&gt;&lt;Cite&gt;&lt;Author&gt;Ashare&lt;/Author&gt;&lt;Year&gt;2014&lt;/Year&gt;&lt;RecNum&gt;5857&lt;/RecNum&gt;&lt;DisplayText&gt;(Ashare et al., 2014)&lt;/DisplayText&gt;&lt;record&gt;&lt;rec-number&gt;5857&lt;/rec-number&gt;&lt;foreign-keys&gt;&lt;key app="EN" db-id="s529rw2f5ewwxae0fvjx25x5ta9wfwdvaf0x" timestamp="1434988707"&gt;5857&lt;/key&gt;&lt;/foreign-keys&gt;&lt;ref-type name="Journal Article"&gt;17&lt;/ref-type&gt;&lt;contributors&gt;&lt;authors&gt;&lt;author&gt;Ashare, R.&lt;/author&gt;&lt;author&gt;Strasser, A. A.&lt;/author&gt;&lt;author&gt;Wileyto, E. P.&lt;/author&gt;&lt;author&gt;Cuevas, J.&lt;/author&gt;&lt;author&gt;Audrain-McGovern, J.&lt;/author&gt;&lt;/authors&gt;&lt;/contributors&gt;&lt;titles&gt;&lt;title&gt;Cognitive deficits specific to depression-prone smokers during abstinence&lt;/title&gt;&lt;secondary-title&gt;Experimental and clinical psychopharmacology&lt;/secondary-title&gt;&lt;/titles&gt;&lt;periodical&gt;&lt;full-title&gt;Experimental and Clinical Psychopharmacology&lt;/full-title&gt;&lt;abbr-1&gt;Exp Clin Psychopharmacol&lt;/abbr-1&gt;&lt;/periodical&gt;&lt;pages&gt;323-331&lt;/pages&gt;&lt;volume&gt;22&lt;/volume&gt;&lt;number&gt;4&lt;/number&gt;&lt;dates&gt;&lt;year&gt;2014&lt;/year&gt;&lt;pub-dates&gt;&lt;date&gt;06/16&lt;/date&gt;&lt;/pub-dates&gt;&lt;/dates&gt;&lt;isbn&gt;1064-1297&amp;#xD;1936-2293&lt;/isbn&gt;&lt;accession-num&gt;PMC4274744&lt;/accession-num&gt;&lt;urls&gt;&lt;related-urls&gt;&lt;url&gt;http://www.ncbi.nlm.nih.gov/pmc/articles/PMC4274744/&lt;/url&gt;&lt;/related-urls&gt;&lt;/urls&gt;&lt;electronic-resource-num&gt;10.1037/a0037072&lt;/electronic-resource-num&gt;&lt;remote-database-name&gt;PMC&lt;/remote-database-name&gt;&lt;/record&gt;&lt;/Cite&gt;&lt;/EndNote&gt;</w:instrText>
      </w:r>
      <w:r w:rsidR="00A013D5" w:rsidRPr="00D016F8">
        <w:rPr>
          <w:szCs w:val="24"/>
        </w:rPr>
        <w:fldChar w:fldCharType="separate"/>
      </w:r>
      <w:r w:rsidR="00A013D5" w:rsidRPr="00D016F8">
        <w:rPr>
          <w:noProof/>
          <w:szCs w:val="24"/>
        </w:rPr>
        <w:t>(Ashare et al., 2014)</w:t>
      </w:r>
      <w:r w:rsidR="00A013D5" w:rsidRPr="00D016F8">
        <w:rPr>
          <w:szCs w:val="24"/>
        </w:rPr>
        <w:fldChar w:fldCharType="end"/>
      </w:r>
      <w:r w:rsidR="00A013D5" w:rsidRPr="00D016F8">
        <w:rPr>
          <w:szCs w:val="24"/>
        </w:rPr>
        <w:t xml:space="preserve">. </w:t>
      </w:r>
      <w:r w:rsidR="005A750F" w:rsidRPr="00D016F8">
        <w:rPr>
          <w:szCs w:val="24"/>
        </w:rPr>
        <w:t>Finally</w:t>
      </w:r>
      <w:r w:rsidR="00FF5BF4" w:rsidRPr="00D016F8">
        <w:rPr>
          <w:szCs w:val="24"/>
        </w:rPr>
        <w:t xml:space="preserve">, </w:t>
      </w:r>
      <w:r w:rsidR="00A013D5" w:rsidRPr="00D016F8">
        <w:rPr>
          <w:szCs w:val="24"/>
        </w:rPr>
        <w:t xml:space="preserve">smokers with </w:t>
      </w:r>
      <w:proofErr w:type="spellStart"/>
      <w:r w:rsidR="00A013D5" w:rsidRPr="00D016F8">
        <w:rPr>
          <w:szCs w:val="24"/>
        </w:rPr>
        <w:t>anhedonic</w:t>
      </w:r>
      <w:proofErr w:type="spellEnd"/>
      <w:r w:rsidR="00A013D5" w:rsidRPr="00D016F8">
        <w:rPr>
          <w:szCs w:val="24"/>
        </w:rPr>
        <w:t xml:space="preserve"> traits</w:t>
      </w:r>
      <w:r w:rsidR="005A750F" w:rsidRPr="00D016F8">
        <w:rPr>
          <w:szCs w:val="24"/>
        </w:rPr>
        <w:t xml:space="preserve"> </w:t>
      </w:r>
      <w:r w:rsidR="009E4C3C" w:rsidRPr="00D016F8">
        <w:rPr>
          <w:szCs w:val="24"/>
        </w:rPr>
        <w:t xml:space="preserve">are </w:t>
      </w:r>
      <w:r w:rsidR="00A013D5" w:rsidRPr="00D016F8">
        <w:rPr>
          <w:szCs w:val="24"/>
        </w:rPr>
        <w:t xml:space="preserve">more </w:t>
      </w:r>
      <w:r w:rsidR="004D4094" w:rsidRPr="00D016F8">
        <w:rPr>
          <w:szCs w:val="24"/>
        </w:rPr>
        <w:t>sensitive</w:t>
      </w:r>
      <w:r w:rsidR="00A013D5" w:rsidRPr="00D016F8">
        <w:rPr>
          <w:szCs w:val="24"/>
        </w:rPr>
        <w:t xml:space="preserve"> to the effect of </w:t>
      </w:r>
      <w:r w:rsidR="00927F4E" w:rsidRPr="00D016F8">
        <w:rPr>
          <w:szCs w:val="24"/>
        </w:rPr>
        <w:t xml:space="preserve">smoking </w:t>
      </w:r>
      <w:r w:rsidR="00A013D5" w:rsidRPr="00D016F8">
        <w:rPr>
          <w:szCs w:val="24"/>
        </w:rPr>
        <w:t xml:space="preserve">abstinence on craving and willingness to pay for cigarettes </w:t>
      </w:r>
      <w:r w:rsidR="00A013D5" w:rsidRPr="00D016F8">
        <w:rPr>
          <w:szCs w:val="24"/>
        </w:rPr>
        <w:fldChar w:fldCharType="begin">
          <w:fldData xml:space="preserve">PEVuZE5vdGU+PENpdGU+PEF1dGhvcj5Db29rPC9BdXRob3I+PFllYXI+MjAwNDwvWWVhcj48UmVj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</w:fldData>
        </w:fldChar>
      </w:r>
      <w:r w:rsidR="00A013D5" w:rsidRPr="00D016F8">
        <w:rPr>
          <w:szCs w:val="24"/>
        </w:rPr>
        <w:instrText xml:space="preserve"> ADDIN EN.CITE </w:instrText>
      </w:r>
      <w:r w:rsidR="00A013D5" w:rsidRPr="00D016F8">
        <w:rPr>
          <w:szCs w:val="24"/>
        </w:rPr>
        <w:fldChar w:fldCharType="begin">
          <w:fldData xml:space="preserve">PEVuZE5vdGU+PENpdGU+PEF1dGhvcj5Db29rPC9BdXRob3I+PFllYXI+MjAwNDwvWWVhcj48UmVj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</w:fldData>
        </w:fldChar>
      </w:r>
      <w:r w:rsidR="00A013D5" w:rsidRPr="00D016F8">
        <w:rPr>
          <w:szCs w:val="24"/>
        </w:rPr>
        <w:instrText xml:space="preserve"> ADDIN EN.CITE.DATA </w:instrText>
      </w:r>
      <w:r w:rsidR="00A013D5" w:rsidRPr="00D016F8">
        <w:rPr>
          <w:szCs w:val="24"/>
        </w:rPr>
      </w:r>
      <w:r w:rsidR="00A013D5" w:rsidRPr="00D016F8">
        <w:rPr>
          <w:szCs w:val="24"/>
        </w:rPr>
        <w:fldChar w:fldCharType="end"/>
      </w:r>
      <w:r w:rsidR="00A013D5" w:rsidRPr="00D016F8">
        <w:rPr>
          <w:szCs w:val="24"/>
        </w:rPr>
      </w:r>
      <w:r w:rsidR="00A013D5" w:rsidRPr="00D016F8">
        <w:rPr>
          <w:szCs w:val="24"/>
        </w:rPr>
        <w:fldChar w:fldCharType="separate"/>
      </w:r>
      <w:r w:rsidR="00A013D5" w:rsidRPr="00D016F8">
        <w:rPr>
          <w:noProof/>
          <w:szCs w:val="24"/>
        </w:rPr>
        <w:t>(Cook et al., 2004; Leventhal et al., 2014; Leventhal et al., 2009)</w:t>
      </w:r>
      <w:r w:rsidR="00A013D5" w:rsidRPr="00D016F8">
        <w:rPr>
          <w:szCs w:val="24"/>
        </w:rPr>
        <w:fldChar w:fldCharType="end"/>
      </w:r>
      <w:r w:rsidR="00A013D5" w:rsidRPr="00D016F8">
        <w:rPr>
          <w:szCs w:val="24"/>
        </w:rPr>
        <w:t xml:space="preserve">. </w:t>
      </w:r>
      <w:r w:rsidR="00BE4101" w:rsidRPr="00D016F8">
        <w:t xml:space="preserve">However, smokers with a history of major depression are not more sensitive to either negative mood or abstinence induced effects on ad libitum smoking behavior </w:t>
      </w:r>
      <w:r w:rsidR="00BE4101" w:rsidRPr="00D016F8">
        <w:fldChar w:fldCharType="begin"/>
      </w:r>
      <w:r w:rsidR="00BE4101" w:rsidRPr="00D016F8">
        <w:instrText xml:space="preserve"> ADDIN EN.CITE &lt;EndNote&gt;&lt;Cite&gt;&lt;Author&gt;Perkins&lt;/Author&gt;&lt;Year&gt;2010&lt;/Year&gt;&lt;RecNum&gt;5487&lt;/RecNum&gt;&lt;DisplayText&gt;(Perkins et al., 2010)&lt;/DisplayText&gt;&lt;record&gt;&lt;rec-number&gt;5487&lt;/rec-number&gt;&lt;foreign-keys&gt;&lt;key app="EN" db-id="s529rw2f5ewwxae0fvjx25x5ta9wfwdvaf0x" timestamp="1409226383"&gt;5487&lt;/key&gt;&lt;/foreign-keys&gt;&lt;ref-type name="Journal Article"&gt;17&lt;/ref-type&gt;&lt;contributors&gt;&lt;authors&gt;&lt;author&gt;Perkins, K. A.&lt;/author&gt;&lt;author&gt;Karelitz, J. L.&lt;/author&gt;&lt;author&gt;Giedgowd, G. E.&lt;/author&gt;&lt;author&gt;Conklin, C. A.&lt;/author&gt;&lt;author&gt;Sayette, M. A.&lt;/author&gt;&lt;/authors&gt;&lt;/contributors&gt;&lt;titles&gt;&lt;title&gt;Differences in negative mood-induced smoking reinforcement due to distress tolerance, anxiety sensitivity, and depression history&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25-34&lt;/pages&gt;&lt;volume&gt;210&lt;/volume&gt;&lt;number&gt;1&lt;/number&gt;&lt;keywords&gt;&lt;keyword&gt;Smoking&lt;/keyword&gt;&lt;keyword&gt;Reinforcement&lt;/keyword&gt;&lt;keyword&gt;Nicotine&lt;/keyword&gt;&lt;keyword&gt;Depression history&lt;/keyword&gt;&lt;keyword&gt;Distress tolerance&lt;/keyword&gt;&lt;keyword&gt;Anxiety sensitivity&lt;/keyword&gt;&lt;keyword&gt;Negative affect&lt;/keyword&gt;&lt;keyword&gt;Mood&lt;/keyword&gt;&lt;keyword&gt;Withdrawal&lt;/keyword&gt;&lt;/keywords&gt;&lt;dates&gt;&lt;year&gt;2010&lt;/year&gt;&lt;pub-dates&gt;&lt;date&gt;2010/05/01&lt;/date&gt;&lt;/pub-dates&gt;&lt;/dates&gt;&lt;publisher&gt;Springer-Verlag&lt;/publisher&gt;&lt;isbn&gt;0033-3158&lt;/isbn&gt;&lt;urls&gt;&lt;related-urls&gt;&lt;url&gt;http://dx.doi.org/10.1007/s00213-010-1811-1&lt;/url&gt;&lt;/related-urls&gt;&lt;/urls&gt;&lt;electronic-resource-num&gt;10.1007/s00213-010-1811-1&lt;/electronic-resource-num&gt;&lt;language&gt;English&lt;/language&gt;&lt;/record&gt;&lt;/Cite&gt;&lt;/EndNote&gt;</w:instrText>
      </w:r>
      <w:r w:rsidR="00BE4101" w:rsidRPr="00D016F8">
        <w:fldChar w:fldCharType="separate"/>
      </w:r>
      <w:r w:rsidR="00BE4101" w:rsidRPr="00D016F8">
        <w:rPr>
          <w:noProof/>
        </w:rPr>
        <w:t>(Perkins et al., 2010)</w:t>
      </w:r>
      <w:r w:rsidR="00BE4101" w:rsidRPr="00D016F8">
        <w:fldChar w:fldCharType="end"/>
      </w:r>
      <w:r w:rsidR="00BE4101" w:rsidRPr="00D016F8">
        <w:t xml:space="preserve">. </w:t>
      </w:r>
      <w:r w:rsidR="00FF5BF4" w:rsidRPr="00D016F8">
        <w:rPr>
          <w:szCs w:val="24"/>
        </w:rPr>
        <w:t xml:space="preserve">What remains </w:t>
      </w:r>
      <w:r w:rsidR="00A319E2" w:rsidRPr="00D016F8">
        <w:rPr>
          <w:szCs w:val="24"/>
        </w:rPr>
        <w:t>to be tested within this literature,</w:t>
      </w:r>
      <w:r w:rsidR="00BE4101" w:rsidRPr="00D016F8">
        <w:rPr>
          <w:szCs w:val="24"/>
        </w:rPr>
        <w:t xml:space="preserve"> </w:t>
      </w:r>
      <w:r w:rsidR="00FF5BF4" w:rsidRPr="00D016F8">
        <w:rPr>
          <w:szCs w:val="24"/>
        </w:rPr>
        <w:t xml:space="preserve">is whether </w:t>
      </w:r>
      <w:r w:rsidR="00927F4E" w:rsidRPr="00D016F8">
        <w:rPr>
          <w:szCs w:val="24"/>
        </w:rPr>
        <w:t xml:space="preserve">smokers with current major depression are more sensitive to </w:t>
      </w:r>
      <w:r w:rsidR="002D7D4F" w:rsidRPr="00D016F8">
        <w:rPr>
          <w:szCs w:val="24"/>
        </w:rPr>
        <w:t xml:space="preserve">the motivational effect of </w:t>
      </w:r>
      <w:r w:rsidR="00927F4E" w:rsidRPr="00D016F8">
        <w:rPr>
          <w:szCs w:val="24"/>
        </w:rPr>
        <w:t xml:space="preserve">negative mood </w:t>
      </w:r>
      <w:r w:rsidR="002D7D4F" w:rsidRPr="00D016F8">
        <w:rPr>
          <w:szCs w:val="24"/>
        </w:rPr>
        <w:t xml:space="preserve">induction </w:t>
      </w:r>
      <w:r w:rsidR="00927F4E" w:rsidRPr="00D016F8">
        <w:rPr>
          <w:szCs w:val="24"/>
        </w:rPr>
        <w:t xml:space="preserve">and </w:t>
      </w:r>
      <w:r w:rsidR="002D7D4F" w:rsidRPr="00D016F8">
        <w:rPr>
          <w:szCs w:val="24"/>
        </w:rPr>
        <w:t xml:space="preserve">smoking </w:t>
      </w:r>
      <w:r w:rsidR="00927F4E" w:rsidRPr="00D016F8">
        <w:rPr>
          <w:szCs w:val="24"/>
        </w:rPr>
        <w:t xml:space="preserve">abstinence </w:t>
      </w:r>
      <w:r w:rsidR="002D7D4F" w:rsidRPr="00D016F8">
        <w:rPr>
          <w:szCs w:val="24"/>
        </w:rPr>
        <w:t>on tobacco-seeking behavior, and whether these two sensitivities are correlated.</w:t>
      </w:r>
      <w:r w:rsidR="00FF5BF4" w:rsidRPr="00D016F8">
        <w:rPr>
          <w:szCs w:val="24"/>
        </w:rPr>
        <w:t xml:space="preserve"> </w:t>
      </w:r>
      <w:r w:rsidR="00B0477E" w:rsidRPr="00D016F8">
        <w:rPr>
          <w:szCs w:val="24"/>
        </w:rPr>
        <w:t>I</w:t>
      </w:r>
      <w:r w:rsidR="005A750F" w:rsidRPr="00D016F8">
        <w:rPr>
          <w:szCs w:val="24"/>
        </w:rPr>
        <w:t>f the</w:t>
      </w:r>
      <w:r w:rsidR="00BE4101" w:rsidRPr="00D016F8">
        <w:rPr>
          <w:szCs w:val="24"/>
        </w:rPr>
        <w:t>se</w:t>
      </w:r>
      <w:r w:rsidR="005A750F" w:rsidRPr="00D016F8">
        <w:rPr>
          <w:szCs w:val="24"/>
        </w:rPr>
        <w:t xml:space="preserve"> expected </w:t>
      </w:r>
      <w:r w:rsidR="004D4094" w:rsidRPr="00D016F8">
        <w:rPr>
          <w:szCs w:val="24"/>
        </w:rPr>
        <w:t xml:space="preserve">findings </w:t>
      </w:r>
      <w:r w:rsidR="005A750F" w:rsidRPr="00D016F8">
        <w:rPr>
          <w:szCs w:val="24"/>
        </w:rPr>
        <w:t>are</w:t>
      </w:r>
      <w:r w:rsidR="004D4094" w:rsidRPr="00D016F8">
        <w:rPr>
          <w:szCs w:val="24"/>
        </w:rPr>
        <w:t xml:space="preserve"> obtained</w:t>
      </w:r>
      <w:r w:rsidR="00BE4101" w:rsidRPr="00D016F8">
        <w:rPr>
          <w:szCs w:val="24"/>
        </w:rPr>
        <w:t xml:space="preserve"> in the current laboratory study</w:t>
      </w:r>
      <w:r w:rsidR="004D4094" w:rsidRPr="00D016F8">
        <w:rPr>
          <w:szCs w:val="24"/>
        </w:rPr>
        <w:t>, they</w:t>
      </w:r>
      <w:r w:rsidR="005F0A7B" w:rsidRPr="00D016F8">
        <w:rPr>
          <w:szCs w:val="24"/>
        </w:rPr>
        <w:t xml:space="preserve"> </w:t>
      </w:r>
      <w:r w:rsidR="004D4094" w:rsidRPr="00D016F8">
        <w:rPr>
          <w:szCs w:val="24"/>
        </w:rPr>
        <w:t>would support the claim</w:t>
      </w:r>
      <w:r w:rsidR="005F0A7B" w:rsidRPr="00D016F8">
        <w:rPr>
          <w:szCs w:val="24"/>
        </w:rPr>
        <w:t xml:space="preserve"> that depressed individuals are at risk of </w:t>
      </w:r>
      <w:r w:rsidR="002D7D4F" w:rsidRPr="00D016F8">
        <w:rPr>
          <w:szCs w:val="24"/>
        </w:rPr>
        <w:t xml:space="preserve">dependence, persistence and relapse </w:t>
      </w:r>
      <w:r w:rsidR="005F0A7B" w:rsidRPr="00D016F8">
        <w:rPr>
          <w:szCs w:val="24"/>
        </w:rPr>
        <w:t xml:space="preserve">because they </w:t>
      </w:r>
      <w:r w:rsidR="00FF5BF4" w:rsidRPr="00D016F8">
        <w:rPr>
          <w:szCs w:val="24"/>
        </w:rPr>
        <w:t>are more</w:t>
      </w:r>
      <w:r w:rsidR="002D7D4F" w:rsidRPr="00D016F8">
        <w:rPr>
          <w:szCs w:val="24"/>
        </w:rPr>
        <w:t xml:space="preserve"> sensitiv</w:t>
      </w:r>
      <w:r w:rsidR="00FF5BF4" w:rsidRPr="00D016F8">
        <w:rPr>
          <w:szCs w:val="24"/>
        </w:rPr>
        <w:t>e</w:t>
      </w:r>
      <w:r w:rsidR="002D7D4F" w:rsidRPr="00D016F8">
        <w:rPr>
          <w:szCs w:val="24"/>
        </w:rPr>
        <w:t xml:space="preserve"> to a cluster of correlated adverse </w:t>
      </w:r>
      <w:proofErr w:type="spellStart"/>
      <w:r w:rsidR="002D7D4F" w:rsidRPr="00D016F8">
        <w:rPr>
          <w:szCs w:val="24"/>
        </w:rPr>
        <w:t>in</w:t>
      </w:r>
      <w:r w:rsidR="002D7D4F" w:rsidRPr="00D016F8">
        <w:t>teroceptive</w:t>
      </w:r>
      <w:proofErr w:type="spellEnd"/>
      <w:r w:rsidR="002D7D4F" w:rsidRPr="00D016F8">
        <w:t>-emotional triggers for drug use</w:t>
      </w:r>
      <w:r w:rsidR="005F0A7B" w:rsidRPr="00D016F8">
        <w:t xml:space="preserve"> </w:t>
      </w:r>
      <w:r w:rsidR="005F0A7B" w:rsidRPr="00D016F8">
        <w:lastRenderedPageBreak/>
        <w:t>behavior</w:t>
      </w:r>
      <w:r w:rsidR="002D7D4F" w:rsidRPr="00D016F8">
        <w:t xml:space="preserve">. </w:t>
      </w:r>
      <w:r w:rsidR="00DF0868" w:rsidRPr="00D016F8">
        <w:t>The</w:t>
      </w:r>
      <w:r w:rsidR="005A750F" w:rsidRPr="00D016F8">
        <w:t xml:space="preserve"> implication would be that treatment </w:t>
      </w:r>
      <w:r w:rsidR="00DF0868" w:rsidRPr="00D016F8">
        <w:t>must</w:t>
      </w:r>
      <w:r w:rsidR="005A750F" w:rsidRPr="00D016F8">
        <w:t xml:space="preserve"> </w:t>
      </w:r>
      <w:r w:rsidR="00A319E2" w:rsidRPr="00D016F8">
        <w:t>simultaneously address</w:t>
      </w:r>
      <w:r w:rsidR="005A750F" w:rsidRPr="00D016F8">
        <w:t xml:space="preserve"> </w:t>
      </w:r>
      <w:r w:rsidR="00DF0868" w:rsidRPr="00D016F8">
        <w:t>t</w:t>
      </w:r>
      <w:r w:rsidR="00B0477E" w:rsidRPr="00D016F8">
        <w:t>he</w:t>
      </w:r>
      <w:r w:rsidR="005A750F" w:rsidRPr="00D016F8">
        <w:t xml:space="preserve"> cluster of adverse triggers</w:t>
      </w:r>
      <w:r w:rsidR="00A319E2" w:rsidRPr="00D016F8">
        <w:t xml:space="preserve"> to improve efficacy in depressed smokers</w:t>
      </w:r>
      <w:r w:rsidR="005A750F" w:rsidRPr="00D016F8">
        <w:t>.</w:t>
      </w:r>
    </w:p>
    <w:p w14:paraId="18F425B9" w14:textId="0916FAFB" w:rsidR="007411FE" w:rsidRPr="00D016F8" w:rsidRDefault="007411FE" w:rsidP="00FD6758">
      <w:pPr>
        <w:pStyle w:val="Heading2"/>
        <w:numPr>
          <w:ilvl w:val="0"/>
          <w:numId w:val="4"/>
        </w:numPr>
        <w:jc w:val="left"/>
      </w:pPr>
      <w:r w:rsidRPr="00D016F8">
        <w:t>Method</w:t>
      </w:r>
    </w:p>
    <w:p w14:paraId="022F7FE5" w14:textId="51A7231C" w:rsidR="00600D49" w:rsidRPr="00D016F8" w:rsidRDefault="00FD6758" w:rsidP="00FD6758">
      <w:pPr>
        <w:pStyle w:val="Heading3"/>
      </w:pPr>
      <w:r w:rsidRPr="00D016F8">
        <w:t xml:space="preserve">2.1 </w:t>
      </w:r>
      <w:r w:rsidR="00600D49" w:rsidRPr="00D016F8">
        <w:t>Participants and Procedures</w:t>
      </w:r>
    </w:p>
    <w:p w14:paraId="0F910A16" w14:textId="6747F593" w:rsidR="002D44E6" w:rsidRPr="00D016F8" w:rsidRDefault="004C4BB7" w:rsidP="002D44E6">
      <w:r w:rsidRPr="00D016F8">
        <w:t xml:space="preserve">Data were drawn from a </w:t>
      </w:r>
      <w:r w:rsidR="002D44E6" w:rsidRPr="00D016F8">
        <w:t xml:space="preserve">larger </w:t>
      </w:r>
      <w:r w:rsidRPr="00D016F8">
        <w:t xml:space="preserve">laboratory study </w:t>
      </w:r>
      <w:r w:rsidR="002D44E6" w:rsidRPr="00D016F8">
        <w:t>examining</w:t>
      </w:r>
      <w:r w:rsidR="00EF35A7" w:rsidRPr="00D016F8">
        <w:t xml:space="preserve"> the</w:t>
      </w:r>
      <w:r w:rsidR="002D44E6" w:rsidRPr="00D016F8">
        <w:t xml:space="preserve"> </w:t>
      </w:r>
      <w:r w:rsidRPr="00D016F8">
        <w:t>relations</w:t>
      </w:r>
      <w:r w:rsidR="002D44E6" w:rsidRPr="00D016F8">
        <w:t xml:space="preserve">hip </w:t>
      </w:r>
      <w:r w:rsidRPr="00D016F8">
        <w:t>between psychological risk factors and smoking lapse</w:t>
      </w:r>
      <w:r w:rsidR="00D63B6C" w:rsidRPr="00D016F8">
        <w:t>.</w:t>
      </w:r>
      <w:r w:rsidR="0051211D" w:rsidRPr="00D016F8">
        <w:t xml:space="preserve"> T</w:t>
      </w:r>
      <w:r w:rsidR="00A650DD" w:rsidRPr="00D016F8">
        <w:t>he mood induced tobacco-seeking task was admi</w:t>
      </w:r>
      <w:r w:rsidR="005E3AB3" w:rsidRPr="00D016F8">
        <w:t xml:space="preserve">nistered </w:t>
      </w:r>
      <w:r w:rsidR="00EF35A7" w:rsidRPr="00D016F8">
        <w:t>first</w:t>
      </w:r>
      <w:r w:rsidR="007072E2" w:rsidRPr="00D016F8">
        <w:t xml:space="preserve"> in both sessions</w:t>
      </w:r>
      <w:r w:rsidR="00EF35A7" w:rsidRPr="00D016F8">
        <w:t xml:space="preserve">, </w:t>
      </w:r>
      <w:r w:rsidR="005E3AB3" w:rsidRPr="00D016F8">
        <w:t xml:space="preserve">immediately </w:t>
      </w:r>
      <w:r w:rsidR="00996B6E" w:rsidRPr="00D016F8">
        <w:t>following questionnaires</w:t>
      </w:r>
      <w:r w:rsidR="007072E2" w:rsidRPr="00D016F8">
        <w:t>, and so should not have been influenced by the subsequent protocol</w:t>
      </w:r>
      <w:r w:rsidR="00A650DD" w:rsidRPr="00D016F8">
        <w:t>.</w:t>
      </w:r>
    </w:p>
    <w:p w14:paraId="311E4F47" w14:textId="21D7E3B8" w:rsidR="006A2335" w:rsidRPr="00D016F8" w:rsidRDefault="006A2335" w:rsidP="002D44E6">
      <w:r w:rsidRPr="00D016F8">
        <w:t xml:space="preserve">Eligible participants </w:t>
      </w:r>
      <w:r w:rsidR="009F60D8" w:rsidRPr="00D016F8">
        <w:t>were</w:t>
      </w:r>
      <w:r w:rsidRPr="00D016F8">
        <w:t xml:space="preserve"> females and males </w:t>
      </w:r>
      <w:r w:rsidR="00EF35A7" w:rsidRPr="00D016F8">
        <w:t xml:space="preserve">aged </w:t>
      </w:r>
      <w:r w:rsidRPr="00D016F8">
        <w:t>18-65 years who smoke</w:t>
      </w:r>
      <w:r w:rsidR="009F60D8" w:rsidRPr="00D016F8">
        <w:t>d</w:t>
      </w:r>
      <w:r w:rsidRPr="00D016F8">
        <w:t xml:space="preserve"> </w:t>
      </w:r>
      <w:r w:rsidRPr="00D016F8">
        <w:rPr>
          <w:u w:val="single"/>
        </w:rPr>
        <w:t>&gt;</w:t>
      </w:r>
      <w:r w:rsidRPr="00D016F8">
        <w:t>10 cigar</w:t>
      </w:r>
      <w:r w:rsidR="00B32CE5" w:rsidRPr="00D016F8">
        <w:t>ettes/day for at least 6 months</w:t>
      </w:r>
      <w:r w:rsidR="007072E2" w:rsidRPr="00D016F8">
        <w:t xml:space="preserve">, </w:t>
      </w:r>
      <w:r w:rsidR="00806CEC" w:rsidRPr="00D016F8">
        <w:t>had a breath</w:t>
      </w:r>
      <w:r w:rsidR="002E7C4F" w:rsidRPr="00D016F8">
        <w:t xml:space="preserve"> </w:t>
      </w:r>
      <w:r w:rsidR="00F27AF5" w:rsidRPr="00D016F8">
        <w:t>carbon monoxide (</w:t>
      </w:r>
      <w:r w:rsidR="002E7C4F" w:rsidRPr="00D016F8">
        <w:t>CO</w:t>
      </w:r>
      <w:r w:rsidR="00F27AF5" w:rsidRPr="00D016F8">
        <w:t>)</w:t>
      </w:r>
      <w:r w:rsidR="002E7C4F" w:rsidRPr="00D016F8">
        <w:t xml:space="preserve"> reading of </w:t>
      </w:r>
      <w:r w:rsidR="002E7C4F" w:rsidRPr="00D016F8">
        <w:rPr>
          <w:u w:val="single"/>
        </w:rPr>
        <w:t>&gt;</w:t>
      </w:r>
      <w:r w:rsidR="002E7C4F" w:rsidRPr="00D016F8">
        <w:t xml:space="preserve">10 parts-per-million (ppm), </w:t>
      </w:r>
      <w:r w:rsidR="007072E2" w:rsidRPr="00D016F8">
        <w:t xml:space="preserve">and who </w:t>
      </w:r>
      <w:r w:rsidR="00B32CE5" w:rsidRPr="00D016F8">
        <w:t>s</w:t>
      </w:r>
      <w:r w:rsidR="009F60D8" w:rsidRPr="00D016F8">
        <w:t>core</w:t>
      </w:r>
      <w:r w:rsidR="007072E2" w:rsidRPr="00D016F8">
        <w:t>d</w:t>
      </w:r>
      <w:r w:rsidR="009F60D8" w:rsidRPr="00D016F8">
        <w:t xml:space="preserve"> at least 18 on the Intolerance for Smoking Abstinence Discomfort Questionnaire (IDQ-S)</w:t>
      </w:r>
      <w:r w:rsidR="002D44E6" w:rsidRPr="00D016F8">
        <w:t xml:space="preserve"> </w:t>
      </w:r>
      <w:r w:rsidR="002D44E6" w:rsidRPr="00D016F8">
        <w:fldChar w:fldCharType="begin">
          <w:fldData xml:space="preserve">PEVuZE5vdGU+PENpdGU+PEF1dGhvcj5TaXJvdGE8L0F1dGhvcj48WWVhcj4yMDEwPC9ZZWFyPjxS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</w:fldData>
        </w:fldChar>
      </w:r>
      <w:r w:rsidR="00296811" w:rsidRPr="00D016F8">
        <w:instrText xml:space="preserve"> ADDIN EN.CITE </w:instrText>
      </w:r>
      <w:r w:rsidR="00296811" w:rsidRPr="00D016F8">
        <w:fldChar w:fldCharType="begin">
          <w:fldData xml:space="preserve">PEVuZE5vdGU+PENpdGU+PEF1dGhvcj5TaXJvdGE8L0F1dGhvcj48WWVhcj4yMDEwPC9ZZWFyPjxS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</w:fldData>
        </w:fldChar>
      </w:r>
      <w:r w:rsidR="00296811" w:rsidRPr="00D016F8">
        <w:instrText xml:space="preserve"> ADDIN EN.CITE.DATA </w:instrText>
      </w:r>
      <w:r w:rsidR="00296811" w:rsidRPr="00D016F8">
        <w:fldChar w:fldCharType="end"/>
      </w:r>
      <w:r w:rsidR="002D44E6" w:rsidRPr="00D016F8">
        <w:fldChar w:fldCharType="separate"/>
      </w:r>
      <w:r w:rsidR="00296811" w:rsidRPr="00D016F8">
        <w:rPr>
          <w:noProof/>
        </w:rPr>
        <w:t>(Sirota et al., 2010)</w:t>
      </w:r>
      <w:r w:rsidR="002D44E6" w:rsidRPr="00D016F8">
        <w:fldChar w:fldCharType="end"/>
      </w:r>
      <w:r w:rsidR="00062F43" w:rsidRPr="00D016F8">
        <w:t>.</w:t>
      </w:r>
      <w:r w:rsidR="009F60D8" w:rsidRPr="00D016F8">
        <w:t xml:space="preserve"> </w:t>
      </w:r>
      <w:r w:rsidRPr="00D016F8">
        <w:t>Exclusion criteria include</w:t>
      </w:r>
      <w:r w:rsidR="00B32CE5" w:rsidRPr="00D016F8">
        <w:t>d</w:t>
      </w:r>
      <w:r w:rsidR="009A0211" w:rsidRPr="00D016F8">
        <w:t xml:space="preserve"> self-reported</w:t>
      </w:r>
      <w:r w:rsidR="005E3AB3" w:rsidRPr="00D016F8">
        <w:t xml:space="preserve"> </w:t>
      </w:r>
      <w:r w:rsidR="000540FA" w:rsidRPr="00D016F8">
        <w:t xml:space="preserve">chronic </w:t>
      </w:r>
      <w:r w:rsidRPr="00D016F8">
        <w:t xml:space="preserve">medical illness </w:t>
      </w:r>
      <w:r w:rsidR="007072E2" w:rsidRPr="00D016F8">
        <w:t xml:space="preserve">or </w:t>
      </w:r>
      <w:r w:rsidR="00C76E6D" w:rsidRPr="00D016F8">
        <w:t>severe mental</w:t>
      </w:r>
      <w:r w:rsidR="007072E2" w:rsidRPr="00D016F8">
        <w:t xml:space="preserve"> illness</w:t>
      </w:r>
      <w:r w:rsidR="000540FA" w:rsidRPr="00D016F8">
        <w:t xml:space="preserve"> </w:t>
      </w:r>
      <w:r w:rsidR="00C76E6D" w:rsidRPr="00D016F8">
        <w:t>(i.e. Psychotic or Bipolar Disorder)</w:t>
      </w:r>
      <w:r w:rsidR="007072E2" w:rsidRPr="00D016F8">
        <w:t xml:space="preserve">, </w:t>
      </w:r>
      <w:r w:rsidRPr="00D016F8">
        <w:t xml:space="preserve">and current use of nicotine replacement or tobacco products other than cigarettes. </w:t>
      </w:r>
    </w:p>
    <w:p w14:paraId="38C45BFB" w14:textId="027893F7" w:rsidR="00EC3345" w:rsidRPr="00D016F8" w:rsidRDefault="0017788F" w:rsidP="002C7168">
      <w:r w:rsidRPr="00D016F8">
        <w:t xml:space="preserve">Participants attended two sessions </w:t>
      </w:r>
      <w:r w:rsidR="00C9023F" w:rsidRPr="00D016F8">
        <w:t xml:space="preserve">1-2 </w:t>
      </w:r>
      <w:r w:rsidRPr="00D016F8">
        <w:t>week</w:t>
      </w:r>
      <w:r w:rsidR="00C9023F" w:rsidRPr="00D016F8">
        <w:t>s</w:t>
      </w:r>
      <w:r w:rsidRPr="00D016F8">
        <w:t xml:space="preserve"> apart</w:t>
      </w:r>
      <w:r w:rsidR="00C62BE1" w:rsidRPr="00D016F8">
        <w:t>, which</w:t>
      </w:r>
      <w:r w:rsidR="00F73400" w:rsidRPr="00D016F8">
        <w:t xml:space="preserve"> were scheduled in either the morning or afternoon based on participant preference. </w:t>
      </w:r>
      <w:r w:rsidR="00C62BE1" w:rsidRPr="00D016F8">
        <w:t xml:space="preserve">Participants </w:t>
      </w:r>
      <w:r w:rsidRPr="00D016F8">
        <w:t>were instructed to smoke as normal prior to the first</w:t>
      </w:r>
      <w:r w:rsidR="00605EED" w:rsidRPr="00D016F8">
        <w:t xml:space="preserve"> </w:t>
      </w:r>
      <w:r w:rsidR="00960D68" w:rsidRPr="00D016F8">
        <w:t xml:space="preserve">(sated) </w:t>
      </w:r>
      <w:r w:rsidR="00605EED" w:rsidRPr="00D016F8">
        <w:t>session</w:t>
      </w:r>
      <w:r w:rsidRPr="00D016F8">
        <w:t xml:space="preserve"> and abstain from smoking for at least six hours prior to the second </w:t>
      </w:r>
      <w:r w:rsidR="008977AB" w:rsidRPr="00D016F8">
        <w:t>(</w:t>
      </w:r>
      <w:r w:rsidR="00960D68" w:rsidRPr="00D016F8">
        <w:t xml:space="preserve">abstinent) </w:t>
      </w:r>
      <w:r w:rsidRPr="00D016F8">
        <w:t xml:space="preserve">session. </w:t>
      </w:r>
      <w:r w:rsidR="00F27AF5" w:rsidRPr="00D016F8">
        <w:t xml:space="preserve">CO </w:t>
      </w:r>
      <w:r w:rsidR="007105A4" w:rsidRPr="00D016F8">
        <w:t>was recorded</w:t>
      </w:r>
      <w:r w:rsidR="004D0786" w:rsidRPr="00D016F8">
        <w:t xml:space="preserve"> at the outset of each session</w:t>
      </w:r>
      <w:r w:rsidR="00D57FA7" w:rsidRPr="00D016F8">
        <w:t xml:space="preserve">. </w:t>
      </w:r>
      <w:r w:rsidR="00D85B9E" w:rsidRPr="00D016F8">
        <w:t xml:space="preserve">To confirm abstinence at session 2, </w:t>
      </w:r>
      <w:r w:rsidR="00A75F40" w:rsidRPr="00D016F8">
        <w:t xml:space="preserve">self-report was verified by expired </w:t>
      </w:r>
      <w:r w:rsidR="00D85B9E" w:rsidRPr="00D016F8">
        <w:t xml:space="preserve">CO </w:t>
      </w:r>
      <w:r w:rsidR="0080231D" w:rsidRPr="00D016F8">
        <w:t xml:space="preserve">reading </w:t>
      </w:r>
      <w:r w:rsidR="00A75F40" w:rsidRPr="00D016F8">
        <w:t>of</w:t>
      </w:r>
      <w:r w:rsidR="00D85B9E" w:rsidRPr="00D016F8">
        <w:t xml:space="preserve"> </w:t>
      </w:r>
      <w:r w:rsidRPr="00D016F8">
        <w:t xml:space="preserve">either </w:t>
      </w:r>
      <w:r w:rsidR="00C62BE1" w:rsidRPr="00D016F8">
        <w:t xml:space="preserve">a) </w:t>
      </w:r>
      <w:r w:rsidRPr="00D016F8">
        <w:t>&lt;10 ppm</w:t>
      </w:r>
      <w:r w:rsidR="00C62BE1" w:rsidRPr="00D016F8">
        <w:t xml:space="preserve"> </w:t>
      </w:r>
      <w:r w:rsidR="00C62BE1" w:rsidRPr="00D016F8">
        <w:fldChar w:fldCharType="begin"/>
      </w:r>
      <w:r w:rsidR="00C62BE1" w:rsidRPr="00D016F8">
        <w:instrText xml:space="preserve"> ADDIN EN.CITE &lt;EndNote&gt;&lt;Cite&gt;&lt;Author&gt;Benowitz&lt;/Author&gt;&lt;Year&gt;2002&lt;/Year&gt;&lt;RecNum&gt;6671&lt;/RecNum&gt;&lt;DisplayText&gt;(Benowitz, 2002)&lt;/DisplayText&gt;&lt;record&gt;&lt;rec-number&gt;6671&lt;/rec-number&gt;&lt;foreign-keys&gt;&lt;key app="EN" db-id="s529rw2f5ewwxae0fvjx25x5ta9wfwdvaf0x" timestamp="1478014422"&gt;6671&lt;/key&gt;&lt;/foreign-keys&gt;&lt;ref-type name="Journal Article"&gt;17&lt;/ref-type&gt;&lt;contributors&gt;&lt;authors&gt;&lt;author&gt;Benowitz, N. L.&lt;/author&gt;&lt;/authors&gt;&lt;/contributors&gt;&lt;titles&gt;&lt;title&gt;Biochemical verification of tobacco use and cessation&lt;/title&gt;&lt;secondary-title&gt;Nicotine &amp;amp; Tobacco Research&lt;/secondary-title&gt;&lt;/titles&gt;&lt;periodical&gt;&lt;full-title&gt;Nicotine &amp;amp; Tobacco Research&lt;/full-title&gt;&lt;abbr-1&gt;Nicotine Tob Res&lt;/abbr-1&gt;&lt;/periodical&gt;&lt;pages&gt;149-159&lt;/pages&gt;&lt;volume&gt;4&lt;/volume&gt;&lt;number&gt;2&lt;/number&gt;&lt;dates&gt;&lt;year&gt;2002&lt;/year&gt;&lt;pub-dates&gt;&lt;date&gt;May 1, 2002&lt;/date&gt;&lt;/pub-dates&gt;&lt;/dates&gt;&lt;urls&gt;&lt;related-urls&gt;&lt;url&gt;http://ntr.oxfordjournals.org/content/4/2/149.short&lt;/url&gt;&lt;/related-urls&gt;&lt;/urls&gt;&lt;electronic-resource-num&gt;10.1080/14622200210123581&lt;/electronic-resource-num&gt;&lt;/record&gt;&lt;/Cite&gt;&lt;/EndNote&gt;</w:instrText>
      </w:r>
      <w:r w:rsidR="00C62BE1" w:rsidRPr="00D016F8">
        <w:fldChar w:fldCharType="separate"/>
      </w:r>
      <w:r w:rsidR="00C62BE1" w:rsidRPr="00D016F8">
        <w:rPr>
          <w:noProof/>
        </w:rPr>
        <w:t>(Benowitz, 2002)</w:t>
      </w:r>
      <w:r w:rsidR="00C62BE1" w:rsidRPr="00D016F8">
        <w:fldChar w:fldCharType="end"/>
      </w:r>
      <w:r w:rsidR="00C62BE1" w:rsidRPr="00D016F8">
        <w:t>,</w:t>
      </w:r>
      <w:r w:rsidRPr="00D016F8">
        <w:t xml:space="preserve"> or </w:t>
      </w:r>
      <w:r w:rsidR="00C62BE1" w:rsidRPr="00D016F8">
        <w:t xml:space="preserve">b) </w:t>
      </w:r>
      <w:r w:rsidRPr="00D016F8">
        <w:t xml:space="preserve">less than half </w:t>
      </w:r>
      <w:r w:rsidR="0080231D" w:rsidRPr="00D016F8">
        <w:t>of</w:t>
      </w:r>
      <w:r w:rsidR="00D07F53" w:rsidRPr="00D016F8">
        <w:t xml:space="preserve"> the</w:t>
      </w:r>
      <w:r w:rsidR="0080231D" w:rsidRPr="00D016F8">
        <w:t xml:space="preserve"> </w:t>
      </w:r>
      <w:r w:rsidR="00C62BE1" w:rsidRPr="00D016F8">
        <w:t>baseline</w:t>
      </w:r>
      <w:r w:rsidRPr="00D016F8">
        <w:t xml:space="preserve"> </w:t>
      </w:r>
      <w:r w:rsidR="00D07F53" w:rsidRPr="00D016F8">
        <w:t>value</w:t>
      </w:r>
      <w:r w:rsidR="00C62BE1" w:rsidRPr="00D016F8">
        <w:t xml:space="preserve">, </w:t>
      </w:r>
      <w:r w:rsidR="004E1DB3" w:rsidRPr="00D016F8">
        <w:t>such that</w:t>
      </w:r>
      <w:r w:rsidR="00C62BE1" w:rsidRPr="00D016F8">
        <w:t xml:space="preserve"> heavy smokers for whom a 6-hour abstinence period </w:t>
      </w:r>
      <w:r w:rsidR="00882EE4" w:rsidRPr="00D016F8">
        <w:t>may</w:t>
      </w:r>
      <w:r w:rsidR="00C62BE1" w:rsidRPr="00D016F8">
        <w:t xml:space="preserve"> not be sufficient to reach the 10 ppm cut-off value</w:t>
      </w:r>
      <w:r w:rsidR="004E1DB3" w:rsidRPr="00D016F8">
        <w:t xml:space="preserve"> could be included</w:t>
      </w:r>
      <w:r w:rsidR="00C62BE1" w:rsidRPr="00D016F8">
        <w:t xml:space="preserve">. </w:t>
      </w:r>
      <w:r w:rsidR="006A2335" w:rsidRPr="00D016F8">
        <w:t>Participants were paid $60 for completing both sessions</w:t>
      </w:r>
      <w:r w:rsidR="00E7237F" w:rsidRPr="00D016F8">
        <w:t xml:space="preserve"> and provided informed consent at the start of session 1</w:t>
      </w:r>
      <w:r w:rsidR="006A2335" w:rsidRPr="00D016F8">
        <w:t xml:space="preserve">. </w:t>
      </w:r>
      <w:r w:rsidR="00EC3345" w:rsidRPr="00D016F8">
        <w:t xml:space="preserve">All study procedures were approved by the appropriate </w:t>
      </w:r>
      <w:r w:rsidR="00EB3807" w:rsidRPr="00D016F8">
        <w:t>Institutional</w:t>
      </w:r>
      <w:r w:rsidR="00EC3345" w:rsidRPr="00D016F8">
        <w:t xml:space="preserve"> Review Board.</w:t>
      </w:r>
    </w:p>
    <w:p w14:paraId="7DB09C51" w14:textId="1299D21F" w:rsidR="00EC3345" w:rsidRPr="00D016F8" w:rsidRDefault="00FD6758" w:rsidP="00FD6758">
      <w:pPr>
        <w:pStyle w:val="Heading3"/>
      </w:pPr>
      <w:r w:rsidRPr="00D016F8">
        <w:lastRenderedPageBreak/>
        <w:t xml:space="preserve">2.2 </w:t>
      </w:r>
      <w:r w:rsidR="00C078E6" w:rsidRPr="00D016F8">
        <w:t>Depression m</w:t>
      </w:r>
      <w:r w:rsidR="00EC3345" w:rsidRPr="00D016F8">
        <w:t>easures</w:t>
      </w:r>
    </w:p>
    <w:p w14:paraId="402EED6E" w14:textId="275B4083" w:rsidR="00EC3345" w:rsidRPr="00D016F8" w:rsidRDefault="009F4BB7" w:rsidP="00E55FC5">
      <w:r w:rsidRPr="00D016F8">
        <w:rPr>
          <w:szCs w:val="24"/>
        </w:rPr>
        <w:t>C</w:t>
      </w:r>
      <w:r w:rsidR="00101759" w:rsidRPr="00D016F8">
        <w:rPr>
          <w:szCs w:val="24"/>
        </w:rPr>
        <w:t>urrent major depression</w:t>
      </w:r>
      <w:r w:rsidR="00EC3345" w:rsidRPr="00D016F8">
        <w:t xml:space="preserve"> </w:t>
      </w:r>
      <w:r w:rsidR="00EC3345" w:rsidRPr="00D016F8">
        <w:rPr>
          <w:szCs w:val="24"/>
        </w:rPr>
        <w:t xml:space="preserve">status was evaluated by the </w:t>
      </w:r>
      <w:r w:rsidR="00EC3345" w:rsidRPr="00D016F8">
        <w:t>MINI International Neuropsychiatric in</w:t>
      </w:r>
      <w:r w:rsidR="00AE3080" w:rsidRPr="00D016F8">
        <w:t xml:space="preserve">terview </w:t>
      </w:r>
      <w:r w:rsidR="00E55FC5" w:rsidRPr="00D016F8">
        <w:t>for the DSM-5</w:t>
      </w:r>
      <w:r w:rsidR="00B86A3F" w:rsidRPr="00D016F8">
        <w:t>, version 7.0</w:t>
      </w:r>
      <w:r w:rsidR="00E55FC5" w:rsidRPr="00D016F8">
        <w:t xml:space="preserve"> </w:t>
      </w:r>
      <w:r w:rsidR="00E55FC5" w:rsidRPr="00D016F8">
        <w:fldChar w:fldCharType="begin">
          <w:fldData xml:space="preserve">PEVuZE5vdGU+PENpdGU+PEF1dGhvcj5TaGVlaGFuPC9BdXRob3I+PFllYXI+MTk5ODwvWWVhcj48
UmVjTnVtPjUyMDA8L1JlY051bT48RGlzcGxheVRleHQ+KFNoZWVoYW4gZXQgYWwuLCAxOTk4KTwv
RGlzcGxheVRleHQ+PHJlY29yZD48cmVjLW51bWJlcj41MjAwPC9yZWMtbnVtYmVyPjxmb3JlaWdu
LWtleXM+PGtleSBhcHA9IkVOIiBkYi1pZD0iczUyOXJ3MmY1ZXd3eGFlMGZ2angyNXg1dGE5d2Z3
ZHZhZjB4IiB0aW1lc3RhbXA9IjE0MDU0MzcyMDQiPjUyMDA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UaGUgZGV2ZWxvcG1lbnQgYW5kIHZhbGlkYXRpb24gb2YgYSBzdHJ1Y3R1cmVk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</w:fldData>
        </w:fldChar>
      </w:r>
      <w:r w:rsidR="00296811" w:rsidRPr="00D016F8">
        <w:instrText xml:space="preserve"> ADDIN EN.CITE </w:instrText>
      </w:r>
      <w:r w:rsidR="00296811" w:rsidRPr="00D016F8">
        <w:fldChar w:fldCharType="begin">
          <w:fldData xml:space="preserve">PEVuZE5vdGU+PENpdGU+PEF1dGhvcj5TaGVlaGFuPC9BdXRob3I+PFllYXI+MTk5ODwvWWVhcj48
UmVjTnVtPjUyMDA8L1JlY051bT48RGlzcGxheVRleHQ+KFNoZWVoYW4gZXQgYWwuLCAxOTk4KTwv
RGlzcGxheVRleHQ+PHJlY29yZD48cmVjLW51bWJlcj41MjAwPC9yZWMtbnVtYmVyPjxmb3JlaWdu
LWtleXM+PGtleSBhcHA9IkVOIiBkYi1pZD0iczUyOXJ3MmY1ZXd3eGFlMGZ2angyNXg1dGE5d2Z3
ZHZhZjB4IiB0aW1lc3RhbXA9IjE0MDU0MzcyMDQiPjUyMDA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UaGUgZGV2ZWxvcG1lbnQgYW5kIHZhbGlkYXRpb24gb2YgYSBzdHJ1Y3R1cmVk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</w:fldData>
        </w:fldChar>
      </w:r>
      <w:r w:rsidR="00296811" w:rsidRPr="00D016F8">
        <w:instrText xml:space="preserve"> ADDIN EN.CITE.DATA </w:instrText>
      </w:r>
      <w:r w:rsidR="00296811" w:rsidRPr="00D016F8">
        <w:fldChar w:fldCharType="end"/>
      </w:r>
      <w:r w:rsidR="00E55FC5" w:rsidRPr="00D016F8">
        <w:fldChar w:fldCharType="separate"/>
      </w:r>
      <w:r w:rsidR="00296811" w:rsidRPr="00D016F8">
        <w:rPr>
          <w:noProof/>
        </w:rPr>
        <w:t>(Sheehan et al., 1998)</w:t>
      </w:r>
      <w:r w:rsidR="00E55FC5" w:rsidRPr="00D016F8">
        <w:fldChar w:fldCharType="end"/>
      </w:r>
      <w:r w:rsidR="0015503C" w:rsidRPr="00D016F8">
        <w:t>. Trained research assistants administered the mood disorder algorithm (</w:t>
      </w:r>
      <w:r w:rsidR="00436F1C" w:rsidRPr="00D016F8">
        <w:t>i.e., Major Depressive Episode, [Hypo</w:t>
      </w:r>
      <w:proofErr w:type="gramStart"/>
      <w:r w:rsidR="00436F1C" w:rsidRPr="00D016F8">
        <w:t>]manic</w:t>
      </w:r>
      <w:proofErr w:type="gramEnd"/>
      <w:r w:rsidR="00436F1C" w:rsidRPr="00D016F8">
        <w:t xml:space="preserve"> Episode, and Psychotic Disorders module</w:t>
      </w:r>
      <w:r w:rsidR="001D6D82" w:rsidRPr="00D016F8">
        <w:t>s</w:t>
      </w:r>
      <w:r w:rsidR="0015503C" w:rsidRPr="00D016F8">
        <w:t xml:space="preserve">) to ascertain depression status. Those who endorsed a current (i.e., past 2 weeks) </w:t>
      </w:r>
      <w:r w:rsidR="00F27AF5" w:rsidRPr="00D016F8">
        <w:t>major depressive episode</w:t>
      </w:r>
      <w:r w:rsidR="0015503C" w:rsidRPr="00D016F8">
        <w:t xml:space="preserve"> were classified as depressed smokers, while those who did not meet criteria for this disorder were classified as non-depressed. </w:t>
      </w:r>
      <w:r w:rsidR="00647505" w:rsidRPr="00D016F8">
        <w:t>The Beck Depression Inventory-II</w:t>
      </w:r>
      <w:r w:rsidR="00EC3345" w:rsidRPr="00D016F8">
        <w:t xml:space="preserve"> </w:t>
      </w:r>
      <w:r w:rsidR="00E55FC5" w:rsidRPr="00D016F8">
        <w:fldChar w:fldCharType="begin"/>
      </w:r>
      <w:r w:rsidR="00296811" w:rsidRPr="00D016F8">
        <w:instrText xml:space="preserve"> ADDIN EN.CITE &lt;EndNote&gt;&lt;Cite&gt;&lt;Author&gt;Beck&lt;/Author&gt;&lt;Year&gt;1996&lt;/Year&gt;&lt;RecNum&gt;5208&lt;/RecNum&gt;&lt;DisplayText&gt;(Beck et al., 1996)&lt;/DisplayText&gt;&lt;record&gt;&lt;rec-number&gt;5208&lt;/rec-number&gt;&lt;foreign-keys&gt;&lt;key app="EN" db-id="s529rw2f5ewwxae0fvjx25x5ta9wfwdvaf0x" timestamp="1405437205"&gt;5208&lt;/key&gt;&lt;/foreign-keys&gt;&lt;ref-type name="Book"&gt;6&lt;/ref-type&gt;&lt;contributors&gt;&lt;authors&gt;&lt;author&gt;Beck, Aaron T.&lt;/author&gt;&lt;author&gt;Steer, Robert A.&lt;/author&gt;&lt;author&gt;Brown, Gregory K.&lt;/author&gt;&lt;/authors&gt;&lt;/contributors&gt;&lt;titles&gt;&lt;title&gt;BDI-II, Beck Depression Inventory: Manual&lt;/title&gt;&lt;/titles&gt;&lt;pages&gt;vi, 38 p.&lt;/pages&gt;&lt;edition&gt;2nd&lt;/edition&gt;&lt;keywords&gt;&lt;keyword&gt;Beck Depression Inventory Handbooks, manuals, etc.&lt;/keyword&gt;&lt;keyword&gt;Depression, Mental Diagnosis.&lt;/keyword&gt;&lt;/keywords&gt;&lt;dates&gt;&lt;year&gt;1996&lt;/year&gt;&lt;/dates&gt;&lt;pub-location&gt;San Antonio, Tex. Boston&lt;/pub-location&gt;&lt;publisher&gt;Psychological Corp.; Harcourt Brace&lt;/publisher&gt;&lt;isbn&gt;0158018389&lt;/isbn&gt;&lt;accession-num&gt;3553025&lt;/accession-num&gt;&lt;call-num&gt;Jefferson or Adams Building Reading Rooms RC537; .B39 1996&lt;/call-num&gt;&lt;urls&gt;&lt;/urls&gt;&lt;/record&gt;&lt;/Cite&gt;&lt;/EndNote&gt;</w:instrText>
      </w:r>
      <w:r w:rsidR="00E55FC5" w:rsidRPr="00D016F8">
        <w:fldChar w:fldCharType="separate"/>
      </w:r>
      <w:r w:rsidR="00296811" w:rsidRPr="00D016F8">
        <w:rPr>
          <w:noProof/>
        </w:rPr>
        <w:t>(Beck et al., 1996)</w:t>
      </w:r>
      <w:r w:rsidR="00E55FC5" w:rsidRPr="00D016F8">
        <w:fldChar w:fldCharType="end"/>
      </w:r>
      <w:r w:rsidR="00E55FC5" w:rsidRPr="00D016F8">
        <w:t xml:space="preserve"> </w:t>
      </w:r>
      <w:r w:rsidR="00EC3345" w:rsidRPr="00D016F8">
        <w:t xml:space="preserve">was administered to assess </w:t>
      </w:r>
      <w:r w:rsidR="008C4D50" w:rsidRPr="00D016F8">
        <w:t>severity of</w:t>
      </w:r>
      <w:r w:rsidR="00EC3345" w:rsidRPr="00D016F8">
        <w:t xml:space="preserve"> depressi</w:t>
      </w:r>
      <w:r w:rsidR="00AE3080" w:rsidRPr="00D016F8">
        <w:t>ve symptoms</w:t>
      </w:r>
      <w:r w:rsidR="00EC3345" w:rsidRPr="00D016F8">
        <w:t xml:space="preserve">. </w:t>
      </w:r>
    </w:p>
    <w:p w14:paraId="59374621" w14:textId="321EA5E3" w:rsidR="001C46DB" w:rsidRPr="00D016F8" w:rsidRDefault="00FD6758" w:rsidP="00FD6758">
      <w:pPr>
        <w:pStyle w:val="Heading3"/>
      </w:pPr>
      <w:r w:rsidRPr="00D016F8">
        <w:t xml:space="preserve">2.3 </w:t>
      </w:r>
      <w:r w:rsidR="00522BAE" w:rsidRPr="00D016F8">
        <w:t xml:space="preserve">Mood induced </w:t>
      </w:r>
      <w:r w:rsidR="00BA01CA" w:rsidRPr="00D016F8">
        <w:t>tobacco choice</w:t>
      </w:r>
      <w:r w:rsidR="001C46DB" w:rsidRPr="00D016F8">
        <w:t xml:space="preserve"> task</w:t>
      </w:r>
    </w:p>
    <w:p w14:paraId="20A13AB2" w14:textId="2E2157A1" w:rsidR="009D3467" w:rsidRPr="00D016F8" w:rsidRDefault="00D0631D" w:rsidP="002540C9">
      <w:r w:rsidRPr="00D016F8">
        <w:t xml:space="preserve">The </w:t>
      </w:r>
      <w:r w:rsidR="00C078E6" w:rsidRPr="00D016F8">
        <w:t xml:space="preserve">tobacco choice </w:t>
      </w:r>
      <w:r w:rsidRPr="00D016F8">
        <w:t xml:space="preserve">task shown in </w:t>
      </w:r>
      <w:r w:rsidR="00FD28A2" w:rsidRPr="00D016F8">
        <w:t xml:space="preserve">Figure 1 </w:t>
      </w:r>
      <w:r w:rsidRPr="00D016F8">
        <w:t>has been validated</w:t>
      </w:r>
      <w:r w:rsidR="00395CB7" w:rsidRPr="00D016F8">
        <w:t>,</w:t>
      </w:r>
      <w:r w:rsidR="00C078E6" w:rsidRPr="00D016F8">
        <w:t xml:space="preserve"> </w:t>
      </w:r>
      <w:r w:rsidR="004E1DB3" w:rsidRPr="00D016F8">
        <w:t>in</w:t>
      </w:r>
      <w:r w:rsidR="001B3A57" w:rsidRPr="00D016F8">
        <w:t xml:space="preserve"> </w:t>
      </w:r>
      <w:r w:rsidR="00395CB7" w:rsidRPr="00D016F8">
        <w:t xml:space="preserve">being </w:t>
      </w:r>
      <w:r w:rsidR="00232254" w:rsidRPr="00D016F8">
        <w:t>increased</w:t>
      </w:r>
      <w:r w:rsidR="00395CB7" w:rsidRPr="00D016F8">
        <w:t xml:space="preserve"> by </w:t>
      </w:r>
      <w:r w:rsidR="00C078E6" w:rsidRPr="00D016F8">
        <w:t xml:space="preserve">negative versus positive mood induction </w:t>
      </w:r>
      <w:r w:rsidR="00C078E6" w:rsidRPr="00D016F8">
        <w:fldChar w:fldCharType="begin"/>
      </w:r>
      <w:r w:rsidR="00296811" w:rsidRPr="00D016F8">
        <w:instrText xml:space="preserve"> ADDIN EN.CITE &lt;EndNote&gt;&lt;Cite&gt;&lt;Author&gt;Hogarth&lt;/Author&gt;&lt;Year&gt;2015&lt;/Year&gt;&lt;RecNum&gt;5910&lt;/RecNum&gt;&lt;DisplayText&gt;(Hogarth et al., 2015)&lt;/DisplayText&gt;&lt;record&gt;&lt;rec-number&gt;5910&lt;/rec-number&gt;&lt;foreign-keys&gt;&lt;key app="EN" db-id="s529rw2f5ewwxae0fvjx25x5ta9wfwdvaf0x" timestamp="1442396057"&gt;5910&lt;/key&gt;&lt;/foreign-keys&gt;&lt;ref-type name="Journal Article"&gt;17&lt;/ref-type&gt;&lt;contributors&gt;&lt;authors&gt;&lt;author&gt;Hogarth, L.&lt;/author&gt;&lt;author&gt;He, Z.&lt;/author&gt;&lt;author&gt;Chase, H. W.&lt;/author&gt;&lt;author&gt;Wills, A. J.&lt;/author&gt;&lt;author&gt;Troisi, J, II&lt;/author&gt;&lt;author&gt;Leventhal, A. M.&lt;/author&gt;&lt;author&gt;Mathew, A. R.&lt;/author&gt;&lt;author&gt;Hitsman, B.&lt;/author&gt;&lt;/authors&gt;&lt;/contributors&gt;&lt;titles&gt;&lt;title&gt;Negative mood reverses devaluation of goal-directed drug-seeking favouring an incentive learning account of drug dependenc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235-3247&lt;/pages&gt;&lt;volume&gt;232&lt;/volume&gt;&lt;number&gt;17&lt;/number&gt;&lt;keywords&gt;&lt;keyword&gt;Incentive learning&lt;/keyword&gt;&lt;keyword&gt;Goal-directed learning&lt;/keyword&gt;&lt;keyword&gt;Drug-seeking&lt;/keyword&gt;&lt;keyword&gt;Negative mood&lt;/keyword&gt;&lt;keyword&gt;Depression&lt;/keyword&gt;&lt;keyword&gt;Allostasis&lt;/keyword&gt;&lt;keyword&gt;Discriminative stimuli&lt;/keyword&gt;&lt;keyword&gt;Motivating operations&lt;/keyword&gt;&lt;keyword&gt;Negative reinforcement&lt;/keyword&gt;&lt;/keywords&gt;&lt;dates&gt;&lt;year&gt;2015&lt;/year&gt;&lt;pub-dates&gt;&lt;date&gt;2015/09/01&lt;/date&gt;&lt;/pub-dates&gt;&lt;/dates&gt;&lt;publisher&gt;Springer Berlin Heidelberg&lt;/publisher&gt;&lt;isbn&gt;0033-3158&lt;/isbn&gt;&lt;urls&gt;&lt;related-urls&gt;&lt;url&gt;http://dx.doi.org/10.1007/s00213-015-3977-z&lt;/url&gt;&lt;/related-urls&gt;&lt;/urls&gt;&lt;electronic-resource-num&gt;10.1007/s00213-015-3977-z&lt;/electronic-resource-num&gt;&lt;language&gt;English&lt;/language&gt;&lt;/record&gt;&lt;/Cite&gt;&lt;/EndNote&gt;</w:instrText>
      </w:r>
      <w:r w:rsidR="00C078E6" w:rsidRPr="00D016F8">
        <w:fldChar w:fldCharType="separate"/>
      </w:r>
      <w:r w:rsidR="00296811" w:rsidRPr="00D016F8">
        <w:rPr>
          <w:noProof/>
        </w:rPr>
        <w:t>(Hogarth et al., 2015)</w:t>
      </w:r>
      <w:r w:rsidR="00C078E6" w:rsidRPr="00D016F8">
        <w:fldChar w:fldCharType="end"/>
      </w:r>
      <w:r w:rsidR="00232254" w:rsidRPr="00D016F8">
        <w:t xml:space="preserve">, </w:t>
      </w:r>
      <w:r w:rsidR="00395CB7" w:rsidRPr="00D016F8">
        <w:t xml:space="preserve">by </w:t>
      </w:r>
      <w:r w:rsidR="00C078E6" w:rsidRPr="00D016F8">
        <w:t xml:space="preserve">smoking abstinence versus satiety </w:t>
      </w:r>
      <w:r w:rsidR="00C078E6" w:rsidRPr="00D016F8">
        <w:fldChar w:fldCharType="begin">
          <w:fldData xml:space="preserve">PEVuZE5vdGU+PENpdGU+PEF1dGhvcj5Ib2dhcnRoPC9BdXRob3I+PFllYXI+MjAxMzwvWWVhcj48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</w:fldData>
        </w:fldChar>
      </w:r>
      <w:r w:rsidR="00296811" w:rsidRPr="00D016F8">
        <w:instrText xml:space="preserve"> ADDIN EN.CITE </w:instrText>
      </w:r>
      <w:r w:rsidR="00296811" w:rsidRPr="00D016F8">
        <w:fldChar w:fldCharType="begin">
          <w:fldData xml:space="preserve">PEVuZE5vdGU+PENpdGU+PEF1dGhvcj5Ib2dhcnRoPC9BdXRob3I+PFllYXI+MjAxMzwvWWVhcj48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</w:fldData>
        </w:fldChar>
      </w:r>
      <w:r w:rsidR="00296811" w:rsidRPr="00D016F8">
        <w:instrText xml:space="preserve"> ADDIN EN.CITE.DATA </w:instrText>
      </w:r>
      <w:r w:rsidR="00296811" w:rsidRPr="00D016F8">
        <w:fldChar w:fldCharType="end"/>
      </w:r>
      <w:r w:rsidR="00C078E6" w:rsidRPr="00D016F8">
        <w:fldChar w:fldCharType="separate"/>
      </w:r>
      <w:r w:rsidR="00296811" w:rsidRPr="00D016F8">
        <w:rPr>
          <w:noProof/>
        </w:rPr>
        <w:t>(Hogarth, 2012; Hogarth and Chase, 2011; Hogarth et al., 2013)</w:t>
      </w:r>
      <w:r w:rsidR="00C078E6" w:rsidRPr="00D016F8">
        <w:fldChar w:fldCharType="end"/>
      </w:r>
      <w:r w:rsidR="0037229B" w:rsidRPr="00D016F8">
        <w:t xml:space="preserve"> and </w:t>
      </w:r>
      <w:r w:rsidR="00232254" w:rsidRPr="00D016F8">
        <w:t xml:space="preserve">by </w:t>
      </w:r>
      <w:r w:rsidR="0037229B" w:rsidRPr="00D016F8">
        <w:t>tobacco dependence</w:t>
      </w:r>
      <w:r w:rsidR="00232254" w:rsidRPr="00D016F8">
        <w:t xml:space="preserve"> severity, </w:t>
      </w:r>
      <w:r w:rsidR="00806CEC" w:rsidRPr="00D016F8">
        <w:t xml:space="preserve">craving, cigarettes per day, </w:t>
      </w:r>
      <w:r w:rsidR="0037229B" w:rsidRPr="00D016F8">
        <w:t xml:space="preserve">and smoking days per week </w:t>
      </w:r>
      <w:r w:rsidR="00232254" w:rsidRPr="00D016F8">
        <w:fldChar w:fldCharType="begin">
          <w:fldData xml:space="preserve">PEVuZE5vdGU+PENpdGU+PEF1dGhvcj5Ib2dhcnRoPC9BdXRob3I+PFllYXI+MjAxMjwvWWVhcj48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</w:fldData>
        </w:fldChar>
      </w:r>
      <w:r w:rsidR="00232254" w:rsidRPr="00D016F8">
        <w:instrText xml:space="preserve"> ADDIN EN.CITE </w:instrText>
      </w:r>
      <w:r w:rsidR="00232254" w:rsidRPr="00D016F8">
        <w:fldChar w:fldCharType="begin">
          <w:fldData xml:space="preserve">PEVuZE5vdGU+PENpdGU+PEF1dGhvcj5Ib2dhcnRoPC9BdXRob3I+PFllYXI+MjAxMjwvWWVhcj48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</w:fldData>
        </w:fldChar>
      </w:r>
      <w:r w:rsidR="00232254" w:rsidRPr="00D016F8">
        <w:instrText xml:space="preserve"> ADDIN EN.CITE.DATA </w:instrText>
      </w:r>
      <w:r w:rsidR="00232254" w:rsidRPr="00D016F8">
        <w:fldChar w:fldCharType="end"/>
      </w:r>
      <w:r w:rsidR="00232254" w:rsidRPr="00D016F8">
        <w:fldChar w:fldCharType="separate"/>
      </w:r>
      <w:r w:rsidR="00232254" w:rsidRPr="00D016F8">
        <w:rPr>
          <w:noProof/>
        </w:rPr>
        <w:t>(Hogarth, 2012; Hogarth and Chase, 2011, 2012)</w:t>
      </w:r>
      <w:r w:rsidR="00232254" w:rsidRPr="00D016F8">
        <w:fldChar w:fldCharType="end"/>
      </w:r>
      <w:r w:rsidR="00C078E6" w:rsidRPr="00D016F8">
        <w:t xml:space="preserve">. </w:t>
      </w:r>
      <w:r w:rsidR="000C3A2C" w:rsidRPr="00D016F8">
        <w:t>At b</w:t>
      </w:r>
      <w:r w:rsidR="00FD28A2" w:rsidRPr="00D016F8">
        <w:t>aseline</w:t>
      </w:r>
      <w:r w:rsidR="000C3A2C" w:rsidRPr="00D016F8">
        <w:t xml:space="preserve">, participants freely chose to </w:t>
      </w:r>
      <w:r w:rsidR="00FD28A2" w:rsidRPr="00D016F8">
        <w:t>enlarge</w:t>
      </w:r>
      <w:r w:rsidR="000C3A2C" w:rsidRPr="00D016F8">
        <w:t xml:space="preserve"> </w:t>
      </w:r>
      <w:r w:rsidR="001B3A57" w:rsidRPr="00D016F8">
        <w:t>a</w:t>
      </w:r>
      <w:r w:rsidR="00FD28A2" w:rsidRPr="00D016F8">
        <w:t xml:space="preserve"> smoking or food </w:t>
      </w:r>
      <w:r w:rsidR="000C3A2C" w:rsidRPr="00D016F8">
        <w:t>thumbnail image</w:t>
      </w:r>
      <w:r w:rsidR="00FD28A2" w:rsidRPr="00D016F8">
        <w:t xml:space="preserve"> with </w:t>
      </w:r>
      <w:r w:rsidR="00265282" w:rsidRPr="00D016F8">
        <w:t xml:space="preserve">a </w:t>
      </w:r>
      <w:r w:rsidR="00FD28A2" w:rsidRPr="00D016F8">
        <w:t>left or right key press</w:t>
      </w:r>
      <w:r w:rsidR="000C3A2C" w:rsidRPr="00D016F8">
        <w:t xml:space="preserve">, over </w:t>
      </w:r>
      <w:r w:rsidR="00FD28A2" w:rsidRPr="00D016F8">
        <w:t>32 trials</w:t>
      </w:r>
      <w:r w:rsidR="004122F9" w:rsidRPr="00D016F8">
        <w:t xml:space="preserve">. </w:t>
      </w:r>
      <w:r w:rsidR="00395CB7" w:rsidRPr="00D016F8">
        <w:t>In each trial, a</w:t>
      </w:r>
      <w:r w:rsidR="004122F9" w:rsidRPr="00D016F8">
        <w:t xml:space="preserve"> </w:t>
      </w:r>
      <w:r w:rsidR="00FD28A2" w:rsidRPr="00D016F8">
        <w:t xml:space="preserve">smoking and food thumbnail </w:t>
      </w:r>
      <w:r w:rsidR="004122F9" w:rsidRPr="00D016F8">
        <w:t>was</w:t>
      </w:r>
      <w:r w:rsidR="00FD28A2" w:rsidRPr="00D016F8">
        <w:t xml:space="preserve"> presented randomly in the left or right p</w:t>
      </w:r>
      <w:r w:rsidR="004122F9" w:rsidRPr="00D016F8">
        <w:t>osition</w:t>
      </w:r>
      <w:r w:rsidR="00BA01CA" w:rsidRPr="00D016F8">
        <w:t>, sampled from a set of 28</w:t>
      </w:r>
      <w:r w:rsidR="00395CB7" w:rsidRPr="00D016F8">
        <w:t xml:space="preserve"> of each image type</w:t>
      </w:r>
      <w:r w:rsidR="00BA01CA" w:rsidRPr="00D016F8">
        <w:t>.</w:t>
      </w:r>
      <w:r w:rsidR="002A5B92" w:rsidRPr="00D016F8">
        <w:t xml:space="preserve"> </w:t>
      </w:r>
      <w:r w:rsidR="000C3A2C" w:rsidRPr="00D016F8">
        <w:t>Following baseline choice, pre-induction subjective mood w</w:t>
      </w:r>
      <w:r w:rsidR="00B57FBA" w:rsidRPr="00D016F8">
        <w:t>as measured by participants reporting the extent to which they currently felt five positive (Enthusiastic, Happy, Excited, Inspired, Alert) and five negative emotions (Jittery, Upset, Distressed, Sad, Irritable)</w:t>
      </w:r>
      <w:r w:rsidR="00395CB7" w:rsidRPr="00D016F8">
        <w:t xml:space="preserve">, randomly ordered, </w:t>
      </w:r>
      <w:r w:rsidR="00B57FBA" w:rsidRPr="00D016F8">
        <w:t>on a five point scale ranging from ‘not at all’ to ‘extremely’. S</w:t>
      </w:r>
      <w:r w:rsidR="00CB1766" w:rsidRPr="00D016F8">
        <w:t xml:space="preserve">ad music </w:t>
      </w:r>
      <w:r w:rsidR="005A093E" w:rsidRPr="00D016F8">
        <w:t>was</w:t>
      </w:r>
      <w:r w:rsidR="00B57FBA" w:rsidRPr="00D016F8">
        <w:t xml:space="preserve"> then</w:t>
      </w:r>
      <w:r w:rsidR="005A093E" w:rsidRPr="00D016F8">
        <w:t xml:space="preserve"> played through </w:t>
      </w:r>
      <w:r w:rsidR="00BA01CA" w:rsidRPr="00D016F8">
        <w:t>headphones</w:t>
      </w:r>
      <w:r w:rsidR="002A5B92" w:rsidRPr="00D016F8">
        <w:t xml:space="preserve"> (Barber’s Adagio for Strings)</w:t>
      </w:r>
      <w:r w:rsidR="00BA01CA" w:rsidRPr="00D016F8">
        <w:t>, and</w:t>
      </w:r>
      <w:r w:rsidR="005A093E" w:rsidRPr="00D016F8">
        <w:t xml:space="preserve"> participants were instructed to carefully consider s</w:t>
      </w:r>
      <w:r w:rsidR="00894A7C" w:rsidRPr="00D016F8">
        <w:t>ixteen</w:t>
      </w:r>
      <w:r w:rsidR="00EC0213" w:rsidRPr="00D016F8">
        <w:t xml:space="preserve"> negative statements</w:t>
      </w:r>
      <w:r w:rsidR="00CB1766" w:rsidRPr="00D016F8">
        <w:t xml:space="preserve"> </w:t>
      </w:r>
      <w:r w:rsidR="00EC0213" w:rsidRPr="00D016F8">
        <w:t>(e.g.</w:t>
      </w:r>
      <w:r w:rsidR="00CB1766" w:rsidRPr="00D016F8">
        <w:t xml:space="preserve"> ‘I don’t think things are ever going to get better’</w:t>
      </w:r>
      <w:r w:rsidR="00AD479E" w:rsidRPr="00D016F8">
        <w:t>)</w:t>
      </w:r>
      <w:r w:rsidR="00EC0213" w:rsidRPr="00D016F8">
        <w:t xml:space="preserve"> </w:t>
      </w:r>
      <w:r w:rsidR="005A093E" w:rsidRPr="00D016F8">
        <w:t>random</w:t>
      </w:r>
      <w:r w:rsidR="00395CB7" w:rsidRPr="00D016F8">
        <w:t>ly</w:t>
      </w:r>
      <w:r w:rsidR="005A093E" w:rsidRPr="00D016F8">
        <w:t xml:space="preserve"> order</w:t>
      </w:r>
      <w:r w:rsidR="00395CB7" w:rsidRPr="00D016F8">
        <w:t>ed</w:t>
      </w:r>
      <w:r w:rsidR="00DC7924" w:rsidRPr="00D016F8">
        <w:t xml:space="preserve"> </w:t>
      </w:r>
      <w:r w:rsidR="00DC7924" w:rsidRPr="00D016F8">
        <w:fldChar w:fldCharType="begin"/>
      </w:r>
      <w:r w:rsidR="00296811" w:rsidRPr="00D016F8">
        <w:instrText xml:space="preserve"> ADDIN EN.CITE &lt;EndNote&gt;&lt;Cite&gt;&lt;Author&gt;Hogarth&lt;/Author&gt;&lt;Year&gt;2015&lt;/Year&gt;&lt;RecNum&gt;5910&lt;/RecNum&gt;&lt;DisplayText&gt;(Hogarth et al., 2015)&lt;/DisplayText&gt;&lt;record&gt;&lt;rec-number&gt;5910&lt;/rec-number&gt;&lt;foreign-keys&gt;&lt;key app="EN" db-id="s529rw2f5ewwxae0fvjx25x5ta9wfwdvaf0x" timestamp="1442396057"&gt;5910&lt;/key&gt;&lt;/foreign-keys&gt;&lt;ref-type name="Journal Article"&gt;17&lt;/ref-type&gt;&lt;contributors&gt;&lt;authors&gt;&lt;author&gt;Hogarth, L.&lt;/author&gt;&lt;author&gt;He, Z.&lt;/author&gt;&lt;author&gt;Chase, H. W.&lt;/author&gt;&lt;author&gt;Wills, A. J.&lt;/author&gt;&lt;author&gt;Troisi, J, II&lt;/author&gt;&lt;author&gt;Leventhal, A. M.&lt;/author&gt;&lt;author&gt;Mathew, A. R.&lt;/author&gt;&lt;author&gt;Hitsman, B.&lt;/author&gt;&lt;/authors&gt;&lt;/contributors&gt;&lt;titles&gt;&lt;title&gt;Negative mood reverses devaluation of goal-directed drug-seeking favouring an incentive learning account of drug dependenc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235-3247&lt;/pages&gt;&lt;volume&gt;232&lt;/volume&gt;&lt;number&gt;17&lt;/number&gt;&lt;keywords&gt;&lt;keyword&gt;Incentive learning&lt;/keyword&gt;&lt;keyword&gt;Goal-directed learning&lt;/keyword&gt;&lt;keyword&gt;Drug-seeking&lt;/keyword&gt;&lt;keyword&gt;Negative mood&lt;/keyword&gt;&lt;keyword&gt;Depression&lt;/keyword&gt;&lt;keyword&gt;Allostasis&lt;/keyword&gt;&lt;keyword&gt;Discriminative stimuli&lt;/keyword&gt;&lt;keyword&gt;Motivating operations&lt;/keyword&gt;&lt;keyword&gt;Negative reinforcement&lt;/keyword&gt;&lt;/keywords&gt;&lt;dates&gt;&lt;year&gt;2015&lt;/year&gt;&lt;pub-dates&gt;&lt;date&gt;2015/09/01&lt;/date&gt;&lt;/pub-dates&gt;&lt;/dates&gt;&lt;publisher&gt;Springer Berlin Heidelberg&lt;/publisher&gt;&lt;isbn&gt;0033-3158&lt;/isbn&gt;&lt;urls&gt;&lt;related-urls&gt;&lt;url&gt;http://dx.doi.org/10.1007/s00213-015-3977-z&lt;/url&gt;&lt;/related-urls&gt;&lt;/urls&gt;&lt;electronic-resource-num&gt;10.1007/s00213-015-3977-z&lt;/electronic-resource-num&gt;&lt;language&gt;English&lt;/language&gt;&lt;/record&gt;&lt;/Cite&gt;&lt;/EndNote&gt;</w:instrText>
      </w:r>
      <w:r w:rsidR="00DC7924" w:rsidRPr="00D016F8">
        <w:fldChar w:fldCharType="separate"/>
      </w:r>
      <w:r w:rsidR="00296811" w:rsidRPr="00D016F8">
        <w:rPr>
          <w:noProof/>
        </w:rPr>
        <w:t>(Hogarth et al., 2015)</w:t>
      </w:r>
      <w:r w:rsidR="00DC7924" w:rsidRPr="00D016F8">
        <w:fldChar w:fldCharType="end"/>
      </w:r>
      <w:r w:rsidR="005A093E" w:rsidRPr="00D016F8">
        <w:t xml:space="preserve">. </w:t>
      </w:r>
      <w:r w:rsidR="000C3A2C" w:rsidRPr="00D016F8">
        <w:t xml:space="preserve">Post-induction subjective </w:t>
      </w:r>
      <w:r w:rsidR="000C3A2C" w:rsidRPr="00D016F8">
        <w:lastRenderedPageBreak/>
        <w:t>mood</w:t>
      </w:r>
      <w:r w:rsidR="00B57FBA" w:rsidRPr="00D016F8">
        <w:t xml:space="preserve"> was then measured </w:t>
      </w:r>
      <w:r w:rsidR="009C5544" w:rsidRPr="00D016F8">
        <w:t>in the same way as before.</w:t>
      </w:r>
      <w:r w:rsidR="00395CB7" w:rsidRPr="00D016F8">
        <w:t xml:space="preserve"> T</w:t>
      </w:r>
      <w:r w:rsidR="002A5B92" w:rsidRPr="00D016F8">
        <w:t xml:space="preserve">he </w:t>
      </w:r>
      <w:r w:rsidR="00E67AFA" w:rsidRPr="00D016F8">
        <w:t>tobacco</w:t>
      </w:r>
      <w:r w:rsidR="00B57FBA" w:rsidRPr="00D016F8">
        <w:t xml:space="preserve"> choice </w:t>
      </w:r>
      <w:r w:rsidR="002A5B92" w:rsidRPr="00D016F8">
        <w:t>test comprised 32</w:t>
      </w:r>
      <w:r w:rsidR="005A093E" w:rsidRPr="00D016F8">
        <w:t xml:space="preserve"> trials identical to baseline, except that the sad music continued t</w:t>
      </w:r>
      <w:r w:rsidR="00265282" w:rsidRPr="00D016F8">
        <w:t>o play and a negative statement</w:t>
      </w:r>
      <w:r w:rsidR="005A093E" w:rsidRPr="00D016F8">
        <w:t xml:space="preserve"> (randomly selected from the set of 16) was presented prior to each choice.</w:t>
      </w:r>
    </w:p>
    <w:p w14:paraId="64557788" w14:textId="01983BAE" w:rsidR="00F72EA9" w:rsidRPr="00D016F8" w:rsidRDefault="00D838D0" w:rsidP="00FD6758">
      <w:pPr>
        <w:pStyle w:val="Heading2"/>
        <w:numPr>
          <w:ilvl w:val="0"/>
          <w:numId w:val="4"/>
        </w:numPr>
        <w:jc w:val="left"/>
      </w:pPr>
      <w:r w:rsidRPr="00D016F8">
        <w:t>Results</w:t>
      </w:r>
    </w:p>
    <w:p w14:paraId="3DD79770" w14:textId="7D7EC5EC" w:rsidR="00C61F10" w:rsidRPr="00D016F8" w:rsidRDefault="00FD6758" w:rsidP="00FD6758">
      <w:pPr>
        <w:pStyle w:val="Heading3"/>
      </w:pPr>
      <w:r w:rsidRPr="00D016F8">
        <w:t xml:space="preserve">3.1 </w:t>
      </w:r>
      <w:r w:rsidR="00187056" w:rsidRPr="00D016F8">
        <w:t>Participants</w:t>
      </w:r>
    </w:p>
    <w:p w14:paraId="12D98745" w14:textId="1CEC252D" w:rsidR="003865ED" w:rsidRPr="00D016F8" w:rsidRDefault="009F1D91" w:rsidP="00F56FA1">
      <w:r w:rsidRPr="00D016F8">
        <w:t xml:space="preserve">Two participants were excluded </w:t>
      </w:r>
      <w:r w:rsidR="00395CB7" w:rsidRPr="00D016F8">
        <w:t>for</w:t>
      </w:r>
      <w:r w:rsidRPr="00D016F8">
        <w:t xml:space="preserve"> </w:t>
      </w:r>
      <w:r w:rsidR="00B95616" w:rsidRPr="00D016F8">
        <w:t>cho</w:t>
      </w:r>
      <w:r w:rsidR="00EC0213" w:rsidRPr="00D016F8">
        <w:t>osing</w:t>
      </w:r>
      <w:r w:rsidR="00B95616" w:rsidRPr="00D016F8">
        <w:t xml:space="preserve"> tobacco in less than 1% of trials in both sessions</w:t>
      </w:r>
      <w:r w:rsidR="00CD5529" w:rsidRPr="00D016F8">
        <w:t>,</w:t>
      </w:r>
      <w:r w:rsidR="00B95616" w:rsidRPr="00D016F8">
        <w:t xml:space="preserve"> </w:t>
      </w:r>
      <w:r w:rsidR="00F56FA1" w:rsidRPr="00D016F8">
        <w:t>leaving 27 participants</w:t>
      </w:r>
      <w:r w:rsidR="0055435F" w:rsidRPr="00D016F8">
        <w:t xml:space="preserve"> (the next lowest</w:t>
      </w:r>
      <w:r w:rsidR="00395CB7" w:rsidRPr="00D016F8">
        <w:t xml:space="preserve"> </w:t>
      </w:r>
      <w:r w:rsidR="0055435F" w:rsidRPr="00D016F8">
        <w:t>tobacco choice was 13%)</w:t>
      </w:r>
      <w:r w:rsidRPr="00D016F8">
        <w:t>.</w:t>
      </w:r>
      <w:r w:rsidR="00F56FA1" w:rsidRPr="00D016F8">
        <w:t xml:space="preserve"> </w:t>
      </w:r>
      <w:r w:rsidR="00806CEC" w:rsidRPr="00D016F8">
        <w:t>D</w:t>
      </w:r>
      <w:r w:rsidR="00F56FA1" w:rsidRPr="00D016F8">
        <w:t>epressed and non-depressed groups differed with respect to BDI</w:t>
      </w:r>
      <w:r w:rsidR="00647505" w:rsidRPr="00D016F8">
        <w:t>-II</w:t>
      </w:r>
      <w:r w:rsidR="00F56FA1" w:rsidRPr="00D016F8">
        <w:t xml:space="preserve"> scores, but were matche</w:t>
      </w:r>
      <w:r w:rsidR="00265282" w:rsidRPr="00D016F8">
        <w:t xml:space="preserve">d with respect to other </w:t>
      </w:r>
      <w:r w:rsidR="00F27AF5" w:rsidRPr="00D016F8">
        <w:t>variables</w:t>
      </w:r>
      <w:r w:rsidR="00806CEC" w:rsidRPr="00D016F8">
        <w:t>, including gender (Table 1)</w:t>
      </w:r>
      <w:r w:rsidR="00265282" w:rsidRPr="00D016F8">
        <w:t>.</w:t>
      </w:r>
      <w:r w:rsidR="00F56FA1" w:rsidRPr="00D016F8">
        <w:t xml:space="preserve"> </w:t>
      </w:r>
    </w:p>
    <w:p w14:paraId="3E2724E7" w14:textId="037BE3B4" w:rsidR="003865ED" w:rsidRPr="00D016F8" w:rsidRDefault="00FD6758" w:rsidP="00FD6758">
      <w:pPr>
        <w:pStyle w:val="Heading3"/>
      </w:pPr>
      <w:r w:rsidRPr="00D016F8">
        <w:t xml:space="preserve">3.2 </w:t>
      </w:r>
      <w:r w:rsidR="003865ED" w:rsidRPr="00D016F8">
        <w:t>Verification of abstinence</w:t>
      </w:r>
    </w:p>
    <w:p w14:paraId="7EBF8CA7" w14:textId="66542CDE" w:rsidR="00F56FA1" w:rsidRPr="00D016F8" w:rsidRDefault="00C24FE5" w:rsidP="003865ED">
      <w:r w:rsidRPr="00D016F8">
        <w:t xml:space="preserve">ANOVA </w:t>
      </w:r>
      <w:r w:rsidR="003865ED" w:rsidRPr="00D016F8">
        <w:t>with</w:t>
      </w:r>
      <w:r w:rsidRPr="00D016F8">
        <w:t xml:space="preserve"> CO scores</w:t>
      </w:r>
      <w:r w:rsidR="003865ED" w:rsidRPr="00D016F8">
        <w:t xml:space="preserve"> (Table 1)</w:t>
      </w:r>
      <w:r w:rsidRPr="00D016F8">
        <w:t xml:space="preserve"> revealed a main effect of session, </w:t>
      </w:r>
      <w:proofErr w:type="gramStart"/>
      <w:r w:rsidRPr="00D016F8">
        <w:rPr>
          <w:i/>
        </w:rPr>
        <w:t>F</w:t>
      </w:r>
      <w:r w:rsidRPr="00D016F8">
        <w:t>(</w:t>
      </w:r>
      <w:proofErr w:type="gramEnd"/>
      <w:r w:rsidRPr="00D016F8">
        <w:t xml:space="preserve">1,25)=122.66, </w:t>
      </w:r>
      <w:r w:rsidRPr="00D016F8">
        <w:rPr>
          <w:i/>
        </w:rPr>
        <w:t>p</w:t>
      </w:r>
      <w:r w:rsidRPr="00D016F8">
        <w:t>&lt;.001,</w:t>
      </w:r>
      <w:r w:rsidR="00964518" w:rsidRPr="00D016F8">
        <w:t xml:space="preserve"> η</w:t>
      </w:r>
      <w:r w:rsidR="00964518" w:rsidRPr="00D016F8">
        <w:rPr>
          <w:vertAlign w:val="subscript"/>
        </w:rPr>
        <w:t>p</w:t>
      </w:r>
      <w:r w:rsidR="00964518" w:rsidRPr="00D016F8">
        <w:rPr>
          <w:vertAlign w:val="superscript"/>
        </w:rPr>
        <w:t>2</w:t>
      </w:r>
      <w:r w:rsidR="004C7E07" w:rsidRPr="00D016F8">
        <w:t>=</w:t>
      </w:r>
      <w:r w:rsidR="00964518" w:rsidRPr="00D016F8">
        <w:t xml:space="preserve">.831, but no effect of group or group by session interaction, </w:t>
      </w:r>
      <w:r w:rsidR="00964518" w:rsidRPr="00D016F8">
        <w:rPr>
          <w:i/>
        </w:rPr>
        <w:t>F</w:t>
      </w:r>
      <w:r w:rsidR="00964518" w:rsidRPr="00D016F8">
        <w:t>s&lt;1.</w:t>
      </w:r>
      <w:r w:rsidR="003865ED" w:rsidRPr="00D016F8">
        <w:t xml:space="preserve"> </w:t>
      </w:r>
      <w:r w:rsidR="008C4D50" w:rsidRPr="00D016F8">
        <w:t xml:space="preserve">At session 2, all participants </w:t>
      </w:r>
      <w:r w:rsidR="00C76E6D" w:rsidRPr="00D016F8">
        <w:t xml:space="preserve">reported abstinence for 6 hours or more, confirmed by </w:t>
      </w:r>
      <w:r w:rsidR="008C4D50" w:rsidRPr="00D016F8">
        <w:t>CO value</w:t>
      </w:r>
      <w:r w:rsidR="00C76E6D" w:rsidRPr="00D016F8">
        <w:t>s</w:t>
      </w:r>
      <w:r w:rsidR="008C4D50" w:rsidRPr="00D016F8">
        <w:t xml:space="preserve"> less than 10 ppm or half the session 1 value. </w:t>
      </w:r>
      <w:r w:rsidR="003865ED" w:rsidRPr="00D016F8">
        <w:t xml:space="preserve">ANOVA with minutes since smoking </w:t>
      </w:r>
      <w:r w:rsidR="0001636D" w:rsidRPr="00D016F8">
        <w:t xml:space="preserve">also </w:t>
      </w:r>
      <w:r w:rsidR="003865ED" w:rsidRPr="00D016F8">
        <w:t>revealed a main effect of</w:t>
      </w:r>
      <w:r w:rsidR="0020632B" w:rsidRPr="00D016F8">
        <w:t xml:space="preserve"> session,</w:t>
      </w:r>
      <w:r w:rsidR="003865ED" w:rsidRPr="00D016F8">
        <w:t xml:space="preserve"> </w:t>
      </w:r>
      <w:proofErr w:type="gramStart"/>
      <w:r w:rsidR="003865ED" w:rsidRPr="00D016F8">
        <w:rPr>
          <w:i/>
        </w:rPr>
        <w:t>F</w:t>
      </w:r>
      <w:r w:rsidR="003865ED" w:rsidRPr="00D016F8">
        <w:t>(</w:t>
      </w:r>
      <w:proofErr w:type="gramEnd"/>
      <w:r w:rsidR="003865ED" w:rsidRPr="00D016F8">
        <w:t xml:space="preserve">1,25)=58.64, </w:t>
      </w:r>
      <w:r w:rsidR="003865ED" w:rsidRPr="00D016F8">
        <w:rPr>
          <w:i/>
        </w:rPr>
        <w:t>p</w:t>
      </w:r>
      <w:r w:rsidR="003865ED" w:rsidRPr="00D016F8">
        <w:t>&lt;.001, η</w:t>
      </w:r>
      <w:r w:rsidR="003865ED" w:rsidRPr="00D016F8">
        <w:rPr>
          <w:vertAlign w:val="subscript"/>
        </w:rPr>
        <w:t>p</w:t>
      </w:r>
      <w:r w:rsidR="003865ED" w:rsidRPr="00D016F8">
        <w:rPr>
          <w:vertAlign w:val="superscript"/>
        </w:rPr>
        <w:t>2</w:t>
      </w:r>
      <w:r w:rsidR="004C7E07" w:rsidRPr="00D016F8">
        <w:t>=</w:t>
      </w:r>
      <w:r w:rsidR="003865ED" w:rsidRPr="00D016F8">
        <w:t xml:space="preserve">.701, </w:t>
      </w:r>
      <w:r w:rsidR="0001636D" w:rsidRPr="00D016F8">
        <w:t>and</w:t>
      </w:r>
      <w:r w:rsidR="003865ED" w:rsidRPr="00D016F8">
        <w:t xml:space="preserve"> no effect of group or group by session interaction, </w:t>
      </w:r>
      <w:r w:rsidR="003865ED" w:rsidRPr="00D016F8">
        <w:rPr>
          <w:i/>
        </w:rPr>
        <w:t>F</w:t>
      </w:r>
      <w:r w:rsidR="003865ED" w:rsidRPr="00D016F8">
        <w:t>s&lt;1.</w:t>
      </w:r>
      <w:r w:rsidR="00B1230C" w:rsidRPr="00D016F8">
        <w:t xml:space="preserve"> </w:t>
      </w:r>
      <w:r w:rsidR="003865ED" w:rsidRPr="00D016F8">
        <w:t xml:space="preserve">Thus, </w:t>
      </w:r>
      <w:r w:rsidR="00B1230C" w:rsidRPr="00D016F8">
        <w:t xml:space="preserve">the </w:t>
      </w:r>
      <w:r w:rsidRPr="00D016F8">
        <w:t>abstinence</w:t>
      </w:r>
      <w:r w:rsidR="00B1230C" w:rsidRPr="00D016F8">
        <w:t xml:space="preserve"> </w:t>
      </w:r>
      <w:r w:rsidR="0020632B" w:rsidRPr="00D016F8">
        <w:t>instruction</w:t>
      </w:r>
      <w:r w:rsidR="008C4D50" w:rsidRPr="00D016F8">
        <w:t>s</w:t>
      </w:r>
      <w:r w:rsidR="0020632B" w:rsidRPr="00D016F8">
        <w:t xml:space="preserve"> in session 2</w:t>
      </w:r>
      <w:r w:rsidR="00B1230C" w:rsidRPr="00D016F8">
        <w:t xml:space="preserve"> </w:t>
      </w:r>
      <w:r w:rsidR="008C4D50" w:rsidRPr="00D016F8">
        <w:t>were</w:t>
      </w:r>
      <w:r w:rsidRPr="00D016F8">
        <w:t xml:space="preserve"> successful</w:t>
      </w:r>
      <w:r w:rsidR="003865ED" w:rsidRPr="00D016F8">
        <w:t>.</w:t>
      </w:r>
    </w:p>
    <w:p w14:paraId="79EDC307" w14:textId="42DB1255" w:rsidR="00966293" w:rsidRPr="00D016F8" w:rsidRDefault="00FD6758" w:rsidP="00FD6758">
      <w:pPr>
        <w:pStyle w:val="Heading3"/>
      </w:pPr>
      <w:r w:rsidRPr="00D016F8">
        <w:t xml:space="preserve">3.3 </w:t>
      </w:r>
      <w:r w:rsidR="00966293" w:rsidRPr="00D016F8">
        <w:t>Verification of mood induction</w:t>
      </w:r>
    </w:p>
    <w:p w14:paraId="7F791F9E" w14:textId="3F056413" w:rsidR="00966293" w:rsidRPr="00D016F8" w:rsidRDefault="00966293" w:rsidP="003865ED">
      <w:r w:rsidRPr="00D016F8">
        <w:t xml:space="preserve">ANOVA with </w:t>
      </w:r>
      <w:r w:rsidR="00CD5529" w:rsidRPr="00D016F8">
        <w:t>positive</w:t>
      </w:r>
      <w:r w:rsidR="00B87423" w:rsidRPr="00D016F8">
        <w:t xml:space="preserve"> </w:t>
      </w:r>
      <w:r w:rsidR="00177A3E" w:rsidRPr="00D016F8">
        <w:t>mood scores</w:t>
      </w:r>
      <w:r w:rsidRPr="00D016F8">
        <w:t xml:space="preserve"> </w:t>
      </w:r>
      <w:r w:rsidR="00CD5529" w:rsidRPr="00D016F8">
        <w:t>(</w:t>
      </w:r>
      <w:r w:rsidR="00B87423" w:rsidRPr="00D016F8">
        <w:t>averaged across the five positive words</w:t>
      </w:r>
      <w:r w:rsidR="00CD5529" w:rsidRPr="00D016F8">
        <w:t>)</w:t>
      </w:r>
      <w:r w:rsidR="007E05DC" w:rsidRPr="00D016F8">
        <w:t>,</w:t>
      </w:r>
      <w:r w:rsidR="00B87423" w:rsidRPr="00D016F8">
        <w:t xml:space="preserve"> shown in </w:t>
      </w:r>
      <w:r w:rsidR="00F27AF5" w:rsidRPr="00D016F8">
        <w:t>T</w:t>
      </w:r>
      <w:r w:rsidRPr="00D016F8">
        <w:t>able 1</w:t>
      </w:r>
      <w:r w:rsidR="007E05DC" w:rsidRPr="00D016F8">
        <w:t>,</w:t>
      </w:r>
      <w:r w:rsidRPr="00D016F8">
        <w:t xml:space="preserve"> revealed a main effect of </w:t>
      </w:r>
      <w:r w:rsidR="00B87423" w:rsidRPr="00D016F8">
        <w:t>block</w:t>
      </w:r>
      <w:r w:rsidR="00177A3E" w:rsidRPr="00D016F8">
        <w:t xml:space="preserve"> (</w:t>
      </w:r>
      <w:r w:rsidR="00B87423" w:rsidRPr="00D016F8">
        <w:t>pre-induction</w:t>
      </w:r>
      <w:r w:rsidR="00177A3E" w:rsidRPr="00D016F8">
        <w:t>, post-induction)</w:t>
      </w:r>
      <w:r w:rsidRPr="00D016F8">
        <w:t xml:space="preserve">, </w:t>
      </w:r>
      <w:proofErr w:type="gramStart"/>
      <w:r w:rsidRPr="00D016F8">
        <w:rPr>
          <w:i/>
        </w:rPr>
        <w:t>F</w:t>
      </w:r>
      <w:r w:rsidRPr="00D016F8">
        <w:t>(</w:t>
      </w:r>
      <w:proofErr w:type="gramEnd"/>
      <w:r w:rsidRPr="00D016F8">
        <w:t xml:space="preserve">1,25)=4.98, </w:t>
      </w:r>
      <w:r w:rsidRPr="00D016F8">
        <w:rPr>
          <w:i/>
        </w:rPr>
        <w:t>p</w:t>
      </w:r>
      <w:r w:rsidRPr="00D016F8">
        <w:t>=.03, η</w:t>
      </w:r>
      <w:r w:rsidRPr="00D016F8">
        <w:rPr>
          <w:vertAlign w:val="subscript"/>
        </w:rPr>
        <w:t>p</w:t>
      </w:r>
      <w:r w:rsidRPr="00D016F8">
        <w:rPr>
          <w:vertAlign w:val="superscript"/>
        </w:rPr>
        <w:t>2</w:t>
      </w:r>
      <w:r w:rsidRPr="00D016F8">
        <w:t xml:space="preserve">=.166, and group, </w:t>
      </w:r>
      <w:r w:rsidRPr="00D016F8">
        <w:rPr>
          <w:i/>
        </w:rPr>
        <w:t>F</w:t>
      </w:r>
      <w:r w:rsidRPr="00D016F8">
        <w:t xml:space="preserve">(1,25)=7.38, </w:t>
      </w:r>
      <w:r w:rsidRPr="00D016F8">
        <w:rPr>
          <w:i/>
        </w:rPr>
        <w:t>p</w:t>
      </w:r>
      <w:r w:rsidRPr="00D016F8">
        <w:t>=.01, η</w:t>
      </w:r>
      <w:r w:rsidRPr="00D016F8">
        <w:rPr>
          <w:vertAlign w:val="subscript"/>
        </w:rPr>
        <w:t>p</w:t>
      </w:r>
      <w:r w:rsidRPr="00D016F8">
        <w:rPr>
          <w:vertAlign w:val="superscript"/>
        </w:rPr>
        <w:t>2</w:t>
      </w:r>
      <w:r w:rsidRPr="00D016F8">
        <w:t xml:space="preserve">=.228, but no other effects or interactions. ANOVA with </w:t>
      </w:r>
      <w:r w:rsidR="00CD5529" w:rsidRPr="00D016F8">
        <w:t>mean negative</w:t>
      </w:r>
      <w:r w:rsidR="00177A3E" w:rsidRPr="00D016F8">
        <w:t xml:space="preserve"> mood</w:t>
      </w:r>
      <w:r w:rsidRPr="00D016F8">
        <w:t xml:space="preserve"> scores </w:t>
      </w:r>
      <w:r w:rsidR="00CD5529" w:rsidRPr="00D016F8">
        <w:t>(</w:t>
      </w:r>
      <w:r w:rsidR="00B87423" w:rsidRPr="00D016F8">
        <w:t>averaged across the five negative words</w:t>
      </w:r>
      <w:r w:rsidR="00CD5529" w:rsidRPr="00D016F8">
        <w:t>)</w:t>
      </w:r>
      <w:r w:rsidR="00B87423" w:rsidRPr="00D016F8">
        <w:t xml:space="preserve"> </w:t>
      </w:r>
      <w:r w:rsidRPr="00D016F8">
        <w:t xml:space="preserve">revealed a main effect of group, </w:t>
      </w:r>
      <w:proofErr w:type="gramStart"/>
      <w:r w:rsidRPr="00D016F8">
        <w:rPr>
          <w:i/>
        </w:rPr>
        <w:t>F</w:t>
      </w:r>
      <w:r w:rsidRPr="00D016F8">
        <w:t>(</w:t>
      </w:r>
      <w:proofErr w:type="gramEnd"/>
      <w:r w:rsidRPr="00D016F8">
        <w:t xml:space="preserve">1,25)=5.69, </w:t>
      </w:r>
      <w:r w:rsidRPr="00D016F8">
        <w:rPr>
          <w:i/>
        </w:rPr>
        <w:t>p</w:t>
      </w:r>
      <w:r w:rsidRPr="00D016F8">
        <w:t>=.02, η</w:t>
      </w:r>
      <w:r w:rsidRPr="00D016F8">
        <w:rPr>
          <w:vertAlign w:val="subscript"/>
        </w:rPr>
        <w:t>p</w:t>
      </w:r>
      <w:r w:rsidRPr="00D016F8">
        <w:rPr>
          <w:vertAlign w:val="superscript"/>
        </w:rPr>
        <w:t>2</w:t>
      </w:r>
      <w:r w:rsidRPr="00D016F8">
        <w:t>=.186, but no other effects or interactions. Thus, mood induction decreased positive mood</w:t>
      </w:r>
      <w:r w:rsidR="00B87423" w:rsidRPr="00D016F8">
        <w:t xml:space="preserve">, did not change </w:t>
      </w:r>
      <w:r w:rsidRPr="00D016F8">
        <w:t>negative mood</w:t>
      </w:r>
      <w:r w:rsidR="00B87423" w:rsidRPr="00D016F8">
        <w:t xml:space="preserve">, and </w:t>
      </w:r>
      <w:r w:rsidR="00B87423" w:rsidRPr="00D016F8">
        <w:lastRenderedPageBreak/>
        <w:t>d</w:t>
      </w:r>
      <w:r w:rsidRPr="00D016F8">
        <w:t xml:space="preserve">epressed smokers </w:t>
      </w:r>
      <w:r w:rsidR="00280E54" w:rsidRPr="00D016F8">
        <w:t>scored</w:t>
      </w:r>
      <w:r w:rsidRPr="00D016F8">
        <w:t xml:space="preserve"> </w:t>
      </w:r>
      <w:r w:rsidR="00F27AF5" w:rsidRPr="00D016F8">
        <w:t xml:space="preserve">lower on positive mood and higher on negative mood versus </w:t>
      </w:r>
      <w:r w:rsidRPr="00D016F8">
        <w:t>non-depressed smokers.</w:t>
      </w:r>
    </w:p>
    <w:p w14:paraId="1583E199" w14:textId="695B2B95" w:rsidR="00C70FFA" w:rsidRPr="00D016F8" w:rsidRDefault="00FD6758" w:rsidP="00FD6758">
      <w:pPr>
        <w:pStyle w:val="Heading3"/>
      </w:pPr>
      <w:r w:rsidRPr="00D016F8">
        <w:t xml:space="preserve">3.4 </w:t>
      </w:r>
      <w:r w:rsidR="003865ED" w:rsidRPr="00D016F8">
        <w:t>Tobacco choice</w:t>
      </w:r>
    </w:p>
    <w:p w14:paraId="7F727907" w14:textId="4CB30F7D" w:rsidR="00B45ACA" w:rsidRPr="00D016F8" w:rsidRDefault="00FD6758" w:rsidP="00FD6758">
      <w:pPr>
        <w:pStyle w:val="Heading4"/>
      </w:pPr>
      <w:r w:rsidRPr="00D016F8">
        <w:t xml:space="preserve">3.4.1 </w:t>
      </w:r>
      <w:r w:rsidR="00E33CAE" w:rsidRPr="00D016F8">
        <w:t>D</w:t>
      </w:r>
      <w:r w:rsidR="00F41639" w:rsidRPr="00D016F8">
        <w:t>epressed and non-depressed group</w:t>
      </w:r>
      <w:r w:rsidRPr="00D016F8">
        <w:t xml:space="preserve">. </w:t>
      </w:r>
    </w:p>
    <w:p w14:paraId="659A0890" w14:textId="7393B9E2" w:rsidR="00F56FA1" w:rsidRPr="00D016F8" w:rsidRDefault="00531C48" w:rsidP="00E0700A">
      <w:r w:rsidRPr="00D016F8">
        <w:t>Figure 2</w:t>
      </w:r>
      <w:r w:rsidR="00DD528A" w:rsidRPr="00D016F8">
        <w:t xml:space="preserve">A shows the percent choice of tobacco </w:t>
      </w:r>
      <w:r w:rsidR="0001636D" w:rsidRPr="00D016F8">
        <w:t>in</w:t>
      </w:r>
      <w:r w:rsidR="004D71C2" w:rsidRPr="00D016F8">
        <w:t xml:space="preserve"> the</w:t>
      </w:r>
      <w:r w:rsidR="00DD528A" w:rsidRPr="00D016F8">
        <w:t xml:space="preserve"> baseline and test</w:t>
      </w:r>
      <w:r w:rsidR="00F1489B" w:rsidRPr="00D016F8">
        <w:t xml:space="preserve"> blocks</w:t>
      </w:r>
      <w:r w:rsidR="00DD528A" w:rsidRPr="00D016F8">
        <w:t xml:space="preserve"> </w:t>
      </w:r>
      <w:r w:rsidR="004D71C2" w:rsidRPr="00D016F8">
        <w:t>of</w:t>
      </w:r>
      <w:r w:rsidR="00DD528A" w:rsidRPr="00D016F8">
        <w:t xml:space="preserve"> the </w:t>
      </w:r>
      <w:r w:rsidR="00F16CB7" w:rsidRPr="00D016F8">
        <w:t xml:space="preserve">sated and </w:t>
      </w:r>
      <w:r w:rsidR="00F1489B" w:rsidRPr="00D016F8">
        <w:t>abstinent</w:t>
      </w:r>
      <w:r w:rsidR="00DD528A" w:rsidRPr="00D016F8">
        <w:t xml:space="preserve"> session</w:t>
      </w:r>
      <w:r w:rsidR="00F16CB7" w:rsidRPr="00D016F8">
        <w:t>s</w:t>
      </w:r>
      <w:r w:rsidR="00DD528A" w:rsidRPr="00D016F8">
        <w:t xml:space="preserve">. ANOVA </w:t>
      </w:r>
      <w:r w:rsidR="00F1489B" w:rsidRPr="00D016F8">
        <w:t>o</w:t>
      </w:r>
      <w:r w:rsidR="00D122E6" w:rsidRPr="00D016F8">
        <w:t>n</w:t>
      </w:r>
      <w:r w:rsidR="00F1489B" w:rsidRPr="00D016F8">
        <w:t xml:space="preserve"> these data </w:t>
      </w:r>
      <w:r w:rsidR="00DD528A" w:rsidRPr="00D016F8">
        <w:t xml:space="preserve">yielded a significant interaction between group, session and block, </w:t>
      </w:r>
      <w:proofErr w:type="gramStart"/>
      <w:r w:rsidR="00DD528A" w:rsidRPr="00D016F8">
        <w:rPr>
          <w:i/>
        </w:rPr>
        <w:t>F</w:t>
      </w:r>
      <w:r w:rsidR="00DD528A" w:rsidRPr="00D016F8">
        <w:t>(</w:t>
      </w:r>
      <w:proofErr w:type="gramEnd"/>
      <w:r w:rsidR="00DD528A" w:rsidRPr="00D016F8">
        <w:t xml:space="preserve">1,25)=6.85, </w:t>
      </w:r>
      <w:r w:rsidR="00DD528A" w:rsidRPr="00D016F8">
        <w:rPr>
          <w:i/>
        </w:rPr>
        <w:t>p</w:t>
      </w:r>
      <w:r w:rsidR="00DD528A" w:rsidRPr="00D016F8">
        <w:t>=.01, η</w:t>
      </w:r>
      <w:r w:rsidR="00DD528A" w:rsidRPr="00D016F8">
        <w:rPr>
          <w:vertAlign w:val="subscript"/>
        </w:rPr>
        <w:t>p</w:t>
      </w:r>
      <w:r w:rsidR="00DD528A" w:rsidRPr="00D016F8">
        <w:rPr>
          <w:vertAlign w:val="superscript"/>
        </w:rPr>
        <w:t>2</w:t>
      </w:r>
      <w:r w:rsidR="004C7E07" w:rsidRPr="00D016F8">
        <w:t>=</w:t>
      </w:r>
      <w:r w:rsidR="00DD528A" w:rsidRPr="00D016F8">
        <w:t>.2</w:t>
      </w:r>
      <w:r w:rsidR="003A3349" w:rsidRPr="00D016F8">
        <w:t>15</w:t>
      </w:r>
      <w:r w:rsidR="00B65FB8" w:rsidRPr="00D016F8">
        <w:t>, Power=.71</w:t>
      </w:r>
      <w:r w:rsidR="003A3349" w:rsidRPr="00D016F8">
        <w:t>.</w:t>
      </w:r>
      <w:r w:rsidR="00F1489B" w:rsidRPr="00D016F8">
        <w:t xml:space="preserve"> </w:t>
      </w:r>
      <w:r w:rsidR="00E0229A" w:rsidRPr="00D016F8">
        <w:t xml:space="preserve">Breakdown of this interaction indicated that there was a significant group by block interaction in </w:t>
      </w:r>
      <w:r w:rsidR="005A0AEC" w:rsidRPr="00D016F8">
        <w:t>the sated session</w:t>
      </w:r>
      <w:r w:rsidR="00E0229A" w:rsidRPr="00D016F8">
        <w:t xml:space="preserve">, </w:t>
      </w:r>
      <w:proofErr w:type="gramStart"/>
      <w:r w:rsidR="00E0229A" w:rsidRPr="00D016F8">
        <w:rPr>
          <w:i/>
        </w:rPr>
        <w:t>F</w:t>
      </w:r>
      <w:r w:rsidR="00E0229A" w:rsidRPr="00D016F8">
        <w:t>(</w:t>
      </w:r>
      <w:proofErr w:type="gramEnd"/>
      <w:r w:rsidR="00E0229A" w:rsidRPr="00D016F8">
        <w:t xml:space="preserve">1,25)=4.41, </w:t>
      </w:r>
      <w:r w:rsidR="00E0229A" w:rsidRPr="00D016F8">
        <w:rPr>
          <w:i/>
        </w:rPr>
        <w:t>p</w:t>
      </w:r>
      <w:r w:rsidR="00E0229A" w:rsidRPr="00D016F8">
        <w:t>=.046 η</w:t>
      </w:r>
      <w:r w:rsidR="00E0229A" w:rsidRPr="00D016F8">
        <w:rPr>
          <w:vertAlign w:val="subscript"/>
        </w:rPr>
        <w:t>p</w:t>
      </w:r>
      <w:r w:rsidR="00E0229A" w:rsidRPr="00D016F8">
        <w:rPr>
          <w:vertAlign w:val="superscript"/>
        </w:rPr>
        <w:t>2</w:t>
      </w:r>
      <w:r w:rsidR="00E0229A" w:rsidRPr="00D016F8">
        <w:t>=.150</w:t>
      </w:r>
      <w:r w:rsidR="005A0AEC" w:rsidRPr="00D016F8">
        <w:t>,</w:t>
      </w:r>
      <w:r w:rsidR="00CA5F59" w:rsidRPr="00D016F8">
        <w:t xml:space="preserve"> Power=.52,</w:t>
      </w:r>
      <w:r w:rsidR="005A0AEC" w:rsidRPr="00D016F8">
        <w:t xml:space="preserve"> but not the abstinent session</w:t>
      </w:r>
      <w:r w:rsidR="00E0229A" w:rsidRPr="00D016F8">
        <w:t>,</w:t>
      </w:r>
      <w:r w:rsidR="00E0229A" w:rsidRPr="00D016F8">
        <w:rPr>
          <w:i/>
        </w:rPr>
        <w:t xml:space="preserve"> F</w:t>
      </w:r>
      <w:r w:rsidR="00E0229A" w:rsidRPr="00D016F8">
        <w:t xml:space="preserve">(1,25)=0.37, </w:t>
      </w:r>
      <w:r w:rsidR="00E0229A" w:rsidRPr="00D016F8">
        <w:rPr>
          <w:i/>
        </w:rPr>
        <w:t>p</w:t>
      </w:r>
      <w:r w:rsidR="00E0229A" w:rsidRPr="00D016F8">
        <w:t>=.55 η</w:t>
      </w:r>
      <w:r w:rsidR="00E0229A" w:rsidRPr="00D016F8">
        <w:rPr>
          <w:vertAlign w:val="subscript"/>
        </w:rPr>
        <w:t>p</w:t>
      </w:r>
      <w:r w:rsidR="00E0229A" w:rsidRPr="00D016F8">
        <w:rPr>
          <w:vertAlign w:val="superscript"/>
        </w:rPr>
        <w:t>2</w:t>
      </w:r>
      <w:r w:rsidR="00E0229A" w:rsidRPr="00D016F8">
        <w:t xml:space="preserve">=.015. Furthermore, there was a significant interaction between group and session in the baseline data, </w:t>
      </w:r>
      <w:proofErr w:type="gramStart"/>
      <w:r w:rsidR="00E0229A" w:rsidRPr="00D016F8">
        <w:rPr>
          <w:i/>
        </w:rPr>
        <w:t>F</w:t>
      </w:r>
      <w:r w:rsidR="00E0229A" w:rsidRPr="00D016F8">
        <w:t>(</w:t>
      </w:r>
      <w:proofErr w:type="gramEnd"/>
      <w:r w:rsidR="00E0229A" w:rsidRPr="00D016F8">
        <w:t xml:space="preserve">1,25)=5.83, </w:t>
      </w:r>
      <w:r w:rsidR="00E0229A" w:rsidRPr="00D016F8">
        <w:rPr>
          <w:i/>
        </w:rPr>
        <w:t>p</w:t>
      </w:r>
      <w:r w:rsidR="00E0229A" w:rsidRPr="00D016F8">
        <w:t>=.023 η</w:t>
      </w:r>
      <w:r w:rsidR="00E0229A" w:rsidRPr="00D016F8">
        <w:rPr>
          <w:vertAlign w:val="subscript"/>
        </w:rPr>
        <w:t>p</w:t>
      </w:r>
      <w:r w:rsidR="00E0229A" w:rsidRPr="00D016F8">
        <w:rPr>
          <w:vertAlign w:val="superscript"/>
        </w:rPr>
        <w:t>2</w:t>
      </w:r>
      <w:r w:rsidR="00E0229A" w:rsidRPr="00D016F8">
        <w:t>=.189,</w:t>
      </w:r>
      <w:r w:rsidR="00CA5F59" w:rsidRPr="00D016F8">
        <w:t xml:space="preserve"> Power=.64,</w:t>
      </w:r>
      <w:r w:rsidR="00E0229A" w:rsidRPr="00D016F8">
        <w:t xml:space="preserve"> but not the test data, </w:t>
      </w:r>
      <w:r w:rsidR="00E0229A" w:rsidRPr="00D016F8">
        <w:rPr>
          <w:i/>
        </w:rPr>
        <w:t>F</w:t>
      </w:r>
      <w:r w:rsidR="00E0229A" w:rsidRPr="00D016F8">
        <w:t xml:space="preserve">(1,25)=0.03, </w:t>
      </w:r>
      <w:r w:rsidR="00E0229A" w:rsidRPr="00D016F8">
        <w:rPr>
          <w:i/>
        </w:rPr>
        <w:t>p</w:t>
      </w:r>
      <w:r w:rsidR="00E0229A" w:rsidRPr="00D016F8">
        <w:t>=.85 η</w:t>
      </w:r>
      <w:r w:rsidR="00E0229A" w:rsidRPr="00D016F8">
        <w:rPr>
          <w:vertAlign w:val="subscript"/>
        </w:rPr>
        <w:t>p</w:t>
      </w:r>
      <w:r w:rsidR="00E0229A" w:rsidRPr="00D016F8">
        <w:rPr>
          <w:vertAlign w:val="superscript"/>
        </w:rPr>
        <w:t>2</w:t>
      </w:r>
      <w:r w:rsidR="00E0229A" w:rsidRPr="00D016F8">
        <w:t xml:space="preserve">=.001. </w:t>
      </w:r>
      <w:r w:rsidR="0001636D" w:rsidRPr="00D016F8">
        <w:t>Within the</w:t>
      </w:r>
      <w:r w:rsidR="0064481C" w:rsidRPr="00D016F8">
        <w:t xml:space="preserve"> depressed group</w:t>
      </w:r>
      <w:r w:rsidR="0001636D" w:rsidRPr="00D016F8">
        <w:t xml:space="preserve">, there was </w:t>
      </w:r>
      <w:r w:rsidR="0064481C" w:rsidRPr="00D016F8">
        <w:t xml:space="preserve">a significant effect of session, </w:t>
      </w:r>
      <w:proofErr w:type="gramStart"/>
      <w:r w:rsidR="0064481C" w:rsidRPr="00D016F8">
        <w:rPr>
          <w:i/>
        </w:rPr>
        <w:t>F</w:t>
      </w:r>
      <w:r w:rsidR="0064481C" w:rsidRPr="00D016F8">
        <w:t>(</w:t>
      </w:r>
      <w:proofErr w:type="gramEnd"/>
      <w:r w:rsidR="0064481C" w:rsidRPr="00D016F8">
        <w:t xml:space="preserve">1,8)=8.64, </w:t>
      </w:r>
      <w:r w:rsidR="0064481C" w:rsidRPr="00D016F8">
        <w:rPr>
          <w:i/>
        </w:rPr>
        <w:t>p</w:t>
      </w:r>
      <w:r w:rsidR="0064481C" w:rsidRPr="00D016F8">
        <w:t>=.02, η</w:t>
      </w:r>
      <w:r w:rsidR="0064481C" w:rsidRPr="00D016F8">
        <w:rPr>
          <w:vertAlign w:val="subscript"/>
        </w:rPr>
        <w:t>p</w:t>
      </w:r>
      <w:r w:rsidR="0064481C" w:rsidRPr="00D016F8">
        <w:rPr>
          <w:vertAlign w:val="superscript"/>
        </w:rPr>
        <w:t>2</w:t>
      </w:r>
      <w:r w:rsidR="004C7E07" w:rsidRPr="00D016F8">
        <w:t>=</w:t>
      </w:r>
      <w:r w:rsidR="0064481C" w:rsidRPr="00D016F8">
        <w:t>.519,</w:t>
      </w:r>
      <w:r w:rsidR="00CA5F59" w:rsidRPr="00D016F8">
        <w:t xml:space="preserve"> Power=.73,</w:t>
      </w:r>
      <w:r w:rsidR="0064481C" w:rsidRPr="00D016F8">
        <w:t xml:space="preserve"> block, </w:t>
      </w:r>
      <w:r w:rsidR="0064481C" w:rsidRPr="00D016F8">
        <w:rPr>
          <w:i/>
        </w:rPr>
        <w:t>F</w:t>
      </w:r>
      <w:r w:rsidR="0064481C" w:rsidRPr="00D016F8">
        <w:t xml:space="preserve">(1,8)=17.03, </w:t>
      </w:r>
      <w:r w:rsidR="0064481C" w:rsidRPr="00D016F8">
        <w:rPr>
          <w:i/>
        </w:rPr>
        <w:t>p</w:t>
      </w:r>
      <w:r w:rsidR="0064481C" w:rsidRPr="00D016F8">
        <w:t>=.003, η</w:t>
      </w:r>
      <w:r w:rsidR="0064481C" w:rsidRPr="00D016F8">
        <w:rPr>
          <w:vertAlign w:val="subscript"/>
        </w:rPr>
        <w:t>p</w:t>
      </w:r>
      <w:r w:rsidR="0064481C" w:rsidRPr="00D016F8">
        <w:rPr>
          <w:vertAlign w:val="superscript"/>
        </w:rPr>
        <w:t>2</w:t>
      </w:r>
      <w:r w:rsidR="004C7E07" w:rsidRPr="00D016F8">
        <w:t>=</w:t>
      </w:r>
      <w:r w:rsidR="0064481C" w:rsidRPr="00D016F8">
        <w:t>.680,</w:t>
      </w:r>
      <w:r w:rsidR="00CA5F59" w:rsidRPr="00D016F8">
        <w:t xml:space="preserve"> Power=.95,</w:t>
      </w:r>
      <w:r w:rsidR="0064481C" w:rsidRPr="00D016F8">
        <w:t xml:space="preserve"> and session by block interaction, </w:t>
      </w:r>
      <w:r w:rsidR="0064481C" w:rsidRPr="00D016F8">
        <w:rPr>
          <w:i/>
        </w:rPr>
        <w:t>F</w:t>
      </w:r>
      <w:r w:rsidR="0064481C" w:rsidRPr="00D016F8">
        <w:t xml:space="preserve">(1,8)=18.38, </w:t>
      </w:r>
      <w:r w:rsidR="0064481C" w:rsidRPr="00D016F8">
        <w:rPr>
          <w:i/>
        </w:rPr>
        <w:t>p</w:t>
      </w:r>
      <w:r w:rsidR="0064481C" w:rsidRPr="00D016F8">
        <w:t>=.003, η</w:t>
      </w:r>
      <w:r w:rsidR="0064481C" w:rsidRPr="00D016F8">
        <w:rPr>
          <w:vertAlign w:val="subscript"/>
        </w:rPr>
        <w:t>p</w:t>
      </w:r>
      <w:r w:rsidR="0064481C" w:rsidRPr="00D016F8">
        <w:rPr>
          <w:vertAlign w:val="superscript"/>
        </w:rPr>
        <w:t>2</w:t>
      </w:r>
      <w:r w:rsidR="004C7E07" w:rsidRPr="00D016F8">
        <w:t>=</w:t>
      </w:r>
      <w:r w:rsidR="0064481C" w:rsidRPr="00D016F8">
        <w:t>.697</w:t>
      </w:r>
      <w:r w:rsidR="00CA5F59" w:rsidRPr="00D016F8">
        <w:t>, Power=</w:t>
      </w:r>
      <w:r w:rsidR="00020961" w:rsidRPr="00D016F8">
        <w:t>.96</w:t>
      </w:r>
      <w:r w:rsidR="0064481C" w:rsidRPr="00D016F8">
        <w:t xml:space="preserve">. By contrast, </w:t>
      </w:r>
      <w:r w:rsidR="0001636D" w:rsidRPr="00D016F8">
        <w:t xml:space="preserve">within the </w:t>
      </w:r>
      <w:r w:rsidR="003A3349" w:rsidRPr="00D016F8">
        <w:t xml:space="preserve">non-depressed group </w:t>
      </w:r>
      <w:r w:rsidR="0001636D" w:rsidRPr="00D016F8">
        <w:t>there was</w:t>
      </w:r>
      <w:r w:rsidR="003A3349" w:rsidRPr="00D016F8">
        <w:t xml:space="preserve"> no effect of session </w:t>
      </w:r>
      <w:proofErr w:type="gramStart"/>
      <w:r w:rsidR="003A3349" w:rsidRPr="00D016F8">
        <w:rPr>
          <w:i/>
        </w:rPr>
        <w:t>F</w:t>
      </w:r>
      <w:r w:rsidR="003A3349" w:rsidRPr="00D016F8">
        <w:t>(</w:t>
      </w:r>
      <w:proofErr w:type="gramEnd"/>
      <w:r w:rsidR="003A3349" w:rsidRPr="00D016F8">
        <w:t>1,17)=</w:t>
      </w:r>
      <w:r w:rsidR="00E77433" w:rsidRPr="00D016F8">
        <w:t>0.81</w:t>
      </w:r>
      <w:r w:rsidR="003A3349" w:rsidRPr="00D016F8">
        <w:t xml:space="preserve">, </w:t>
      </w:r>
      <w:r w:rsidR="003A3349" w:rsidRPr="00D016F8">
        <w:rPr>
          <w:i/>
        </w:rPr>
        <w:t>p</w:t>
      </w:r>
      <w:r w:rsidR="003A3349" w:rsidRPr="00D016F8">
        <w:t>=.</w:t>
      </w:r>
      <w:r w:rsidR="00E77433" w:rsidRPr="00D016F8">
        <w:t>38</w:t>
      </w:r>
      <w:r w:rsidR="003A3349" w:rsidRPr="00D016F8">
        <w:t>, η</w:t>
      </w:r>
      <w:r w:rsidR="003A3349" w:rsidRPr="00D016F8">
        <w:rPr>
          <w:vertAlign w:val="subscript"/>
        </w:rPr>
        <w:t>p</w:t>
      </w:r>
      <w:r w:rsidR="003A3349" w:rsidRPr="00D016F8">
        <w:rPr>
          <w:vertAlign w:val="superscript"/>
        </w:rPr>
        <w:t>2</w:t>
      </w:r>
      <w:r w:rsidR="004C7E07" w:rsidRPr="00D016F8">
        <w:t>=</w:t>
      </w:r>
      <w:r w:rsidR="003A3349" w:rsidRPr="00D016F8">
        <w:t>.0</w:t>
      </w:r>
      <w:r w:rsidR="00E77433" w:rsidRPr="00D016F8">
        <w:t xml:space="preserve">45, block, </w:t>
      </w:r>
      <w:r w:rsidR="00E77433" w:rsidRPr="00D016F8">
        <w:rPr>
          <w:i/>
        </w:rPr>
        <w:t>F</w:t>
      </w:r>
      <w:r w:rsidR="00E77433" w:rsidRPr="00D016F8">
        <w:t xml:space="preserve">(1,17)=4.11, </w:t>
      </w:r>
      <w:r w:rsidR="00E77433" w:rsidRPr="00D016F8">
        <w:rPr>
          <w:i/>
        </w:rPr>
        <w:t>p</w:t>
      </w:r>
      <w:r w:rsidR="00E77433" w:rsidRPr="00D016F8">
        <w:t>=.06, η</w:t>
      </w:r>
      <w:r w:rsidR="00E77433" w:rsidRPr="00D016F8">
        <w:rPr>
          <w:vertAlign w:val="subscript"/>
        </w:rPr>
        <w:t>p</w:t>
      </w:r>
      <w:r w:rsidR="00E77433" w:rsidRPr="00D016F8">
        <w:rPr>
          <w:vertAlign w:val="superscript"/>
        </w:rPr>
        <w:t>2</w:t>
      </w:r>
      <w:r w:rsidR="004C7E07" w:rsidRPr="00D016F8">
        <w:t>=</w:t>
      </w:r>
      <w:r w:rsidR="00E77433" w:rsidRPr="00D016F8">
        <w:t xml:space="preserve">.195, or session by block interaction, </w:t>
      </w:r>
      <w:r w:rsidR="00E77433" w:rsidRPr="00D016F8">
        <w:rPr>
          <w:i/>
        </w:rPr>
        <w:t>F</w:t>
      </w:r>
      <w:r w:rsidR="00E77433" w:rsidRPr="00D016F8">
        <w:t xml:space="preserve">(1,17)=1.21, </w:t>
      </w:r>
      <w:r w:rsidR="00E77433" w:rsidRPr="00D016F8">
        <w:rPr>
          <w:i/>
        </w:rPr>
        <w:t>p</w:t>
      </w:r>
      <w:r w:rsidR="00E77433" w:rsidRPr="00D016F8">
        <w:t>=.29, η</w:t>
      </w:r>
      <w:r w:rsidR="00E77433" w:rsidRPr="00D016F8">
        <w:rPr>
          <w:vertAlign w:val="subscript"/>
        </w:rPr>
        <w:t>p</w:t>
      </w:r>
      <w:r w:rsidR="00E77433" w:rsidRPr="00D016F8">
        <w:rPr>
          <w:vertAlign w:val="superscript"/>
        </w:rPr>
        <w:t>2</w:t>
      </w:r>
      <w:r w:rsidR="004C7E07" w:rsidRPr="00D016F8">
        <w:t>=</w:t>
      </w:r>
      <w:r w:rsidR="00E77433" w:rsidRPr="00D016F8">
        <w:t>.066.</w:t>
      </w:r>
      <w:r w:rsidR="003A3349" w:rsidRPr="00D016F8">
        <w:t xml:space="preserve"> </w:t>
      </w:r>
      <w:r w:rsidR="0064481C" w:rsidRPr="00D016F8">
        <w:t xml:space="preserve">Specific contrasts within the depressed group revealed </w:t>
      </w:r>
      <w:r w:rsidR="003A3349" w:rsidRPr="00D016F8">
        <w:t>a</w:t>
      </w:r>
      <w:r w:rsidR="00D122E6" w:rsidRPr="00D016F8">
        <w:t xml:space="preserve"> </w:t>
      </w:r>
      <w:r w:rsidR="0001636D" w:rsidRPr="00D016F8">
        <w:t>significant</w:t>
      </w:r>
      <w:r w:rsidR="0064481C" w:rsidRPr="00D016F8">
        <w:t xml:space="preserve"> effect of </w:t>
      </w:r>
      <w:r w:rsidR="003A3349" w:rsidRPr="00D016F8">
        <w:t xml:space="preserve">block </w:t>
      </w:r>
      <w:r w:rsidR="0064481C" w:rsidRPr="00D016F8">
        <w:t xml:space="preserve">(mood induction) </w:t>
      </w:r>
      <w:r w:rsidR="003A3349" w:rsidRPr="00D016F8">
        <w:t xml:space="preserve">in </w:t>
      </w:r>
      <w:r w:rsidR="00F16CB7" w:rsidRPr="00D016F8">
        <w:t>the sated session</w:t>
      </w:r>
      <w:r w:rsidR="003A3349" w:rsidRPr="00D016F8">
        <w:t xml:space="preserve">, </w:t>
      </w:r>
      <w:proofErr w:type="gramStart"/>
      <w:r w:rsidR="003A3349" w:rsidRPr="00D016F8">
        <w:rPr>
          <w:i/>
        </w:rPr>
        <w:t>F</w:t>
      </w:r>
      <w:r w:rsidR="003A3349" w:rsidRPr="00D016F8">
        <w:t>(</w:t>
      </w:r>
      <w:proofErr w:type="gramEnd"/>
      <w:r w:rsidR="003A3349" w:rsidRPr="00D016F8">
        <w:t>1,</w:t>
      </w:r>
      <w:r w:rsidR="00E77433" w:rsidRPr="00D016F8">
        <w:t>8</w:t>
      </w:r>
      <w:r w:rsidR="003A3349" w:rsidRPr="00D016F8">
        <w:t>)=</w:t>
      </w:r>
      <w:r w:rsidR="00E77433" w:rsidRPr="00D016F8">
        <w:t>28.66</w:t>
      </w:r>
      <w:r w:rsidR="003A3349" w:rsidRPr="00D016F8">
        <w:t xml:space="preserve">, </w:t>
      </w:r>
      <w:r w:rsidR="003A3349" w:rsidRPr="00D016F8">
        <w:rPr>
          <w:i/>
        </w:rPr>
        <w:t>p</w:t>
      </w:r>
      <w:r w:rsidR="003A3349" w:rsidRPr="00D016F8">
        <w:t>=.0</w:t>
      </w:r>
      <w:r w:rsidR="00E77433" w:rsidRPr="00D016F8">
        <w:t>0</w:t>
      </w:r>
      <w:r w:rsidR="003A3349" w:rsidRPr="00D016F8">
        <w:t>1, η</w:t>
      </w:r>
      <w:r w:rsidR="003A3349" w:rsidRPr="00D016F8">
        <w:rPr>
          <w:vertAlign w:val="subscript"/>
        </w:rPr>
        <w:t>p</w:t>
      </w:r>
      <w:r w:rsidR="003A3349" w:rsidRPr="00D016F8">
        <w:rPr>
          <w:vertAlign w:val="superscript"/>
        </w:rPr>
        <w:t>2</w:t>
      </w:r>
      <w:r w:rsidR="004C7E07" w:rsidRPr="00D016F8">
        <w:t>=</w:t>
      </w:r>
      <w:r w:rsidR="003A3349" w:rsidRPr="00D016F8">
        <w:t>.</w:t>
      </w:r>
      <w:r w:rsidR="00E77433" w:rsidRPr="00D016F8">
        <w:t>782,</w:t>
      </w:r>
      <w:r w:rsidR="00020961" w:rsidRPr="00D016F8">
        <w:t xml:space="preserve"> Power=.99,</w:t>
      </w:r>
      <w:r w:rsidR="00E77433" w:rsidRPr="00D016F8">
        <w:t xml:space="preserve"> but not </w:t>
      </w:r>
      <w:r w:rsidR="00F16CB7" w:rsidRPr="00D016F8">
        <w:t>in the abstinent session</w:t>
      </w:r>
      <w:r w:rsidR="00E77433" w:rsidRPr="00D016F8">
        <w:t xml:space="preserve">, </w:t>
      </w:r>
      <w:r w:rsidR="00E77433" w:rsidRPr="00D016F8">
        <w:rPr>
          <w:i/>
        </w:rPr>
        <w:t>F</w:t>
      </w:r>
      <w:r w:rsidR="00E77433" w:rsidRPr="00D016F8">
        <w:t xml:space="preserve">(1,8)=0.12, </w:t>
      </w:r>
      <w:r w:rsidR="00E77433" w:rsidRPr="00D016F8">
        <w:rPr>
          <w:i/>
        </w:rPr>
        <w:t>p</w:t>
      </w:r>
      <w:r w:rsidR="00E77433" w:rsidRPr="00D016F8">
        <w:t>=.74, η</w:t>
      </w:r>
      <w:r w:rsidR="00E77433" w:rsidRPr="00D016F8">
        <w:rPr>
          <w:vertAlign w:val="subscript"/>
        </w:rPr>
        <w:t>p</w:t>
      </w:r>
      <w:r w:rsidR="00E77433" w:rsidRPr="00D016F8">
        <w:rPr>
          <w:vertAlign w:val="superscript"/>
        </w:rPr>
        <w:t>2</w:t>
      </w:r>
      <w:r w:rsidR="004C7E07" w:rsidRPr="00D016F8">
        <w:t>=</w:t>
      </w:r>
      <w:r w:rsidR="0064481C" w:rsidRPr="00D016F8">
        <w:t>.014. Furthermore, there was an effect of session (abstinence)</w:t>
      </w:r>
      <w:r w:rsidR="00E77433" w:rsidRPr="00D016F8">
        <w:t xml:space="preserve"> </w:t>
      </w:r>
      <w:r w:rsidR="0064481C" w:rsidRPr="00D016F8">
        <w:t xml:space="preserve">on </w:t>
      </w:r>
      <w:r w:rsidR="00E77433" w:rsidRPr="00D016F8">
        <w:t xml:space="preserve">tobacco choice at baseline, </w:t>
      </w:r>
      <w:proofErr w:type="gramStart"/>
      <w:r w:rsidR="00E77433" w:rsidRPr="00D016F8">
        <w:rPr>
          <w:i/>
        </w:rPr>
        <w:t>F</w:t>
      </w:r>
      <w:r w:rsidR="00E77433" w:rsidRPr="00D016F8">
        <w:t>(</w:t>
      </w:r>
      <w:proofErr w:type="gramEnd"/>
      <w:r w:rsidR="00E77433" w:rsidRPr="00D016F8">
        <w:t xml:space="preserve">1,8)=19.67, </w:t>
      </w:r>
      <w:r w:rsidR="00E77433" w:rsidRPr="00D016F8">
        <w:rPr>
          <w:i/>
        </w:rPr>
        <w:t>p</w:t>
      </w:r>
      <w:r w:rsidR="00E77433" w:rsidRPr="00D016F8">
        <w:t>=.002, η</w:t>
      </w:r>
      <w:r w:rsidR="00E77433" w:rsidRPr="00D016F8">
        <w:rPr>
          <w:vertAlign w:val="subscript"/>
        </w:rPr>
        <w:t>p</w:t>
      </w:r>
      <w:r w:rsidR="00E77433" w:rsidRPr="00D016F8">
        <w:rPr>
          <w:vertAlign w:val="superscript"/>
        </w:rPr>
        <w:t>2</w:t>
      </w:r>
      <w:r w:rsidR="004C7E07" w:rsidRPr="00D016F8">
        <w:t>=</w:t>
      </w:r>
      <w:r w:rsidR="00E77433" w:rsidRPr="00D016F8">
        <w:t>.711,</w:t>
      </w:r>
      <w:r w:rsidR="00020961" w:rsidRPr="00D016F8">
        <w:t xml:space="preserve"> Power=.97,</w:t>
      </w:r>
      <w:r w:rsidR="00E77433" w:rsidRPr="00D016F8">
        <w:t xml:space="preserve"> </w:t>
      </w:r>
      <w:r w:rsidR="0064481C" w:rsidRPr="00D016F8">
        <w:t>but not test</w:t>
      </w:r>
      <w:r w:rsidR="00E77433" w:rsidRPr="00D016F8">
        <w:t xml:space="preserve">, </w:t>
      </w:r>
      <w:r w:rsidR="00E77433" w:rsidRPr="00D016F8">
        <w:rPr>
          <w:i/>
        </w:rPr>
        <w:t>F</w:t>
      </w:r>
      <w:r w:rsidR="00E77433" w:rsidRPr="00D016F8">
        <w:t xml:space="preserve">(1,8)=0.38, </w:t>
      </w:r>
      <w:r w:rsidR="00E77433" w:rsidRPr="00D016F8">
        <w:rPr>
          <w:i/>
        </w:rPr>
        <w:t>p</w:t>
      </w:r>
      <w:r w:rsidR="00E77433" w:rsidRPr="00D016F8">
        <w:t>=.56, η</w:t>
      </w:r>
      <w:r w:rsidR="00E77433" w:rsidRPr="00D016F8">
        <w:rPr>
          <w:vertAlign w:val="subscript"/>
        </w:rPr>
        <w:t>p</w:t>
      </w:r>
      <w:r w:rsidR="00E77433" w:rsidRPr="00D016F8">
        <w:rPr>
          <w:vertAlign w:val="superscript"/>
        </w:rPr>
        <w:t>2</w:t>
      </w:r>
      <w:r w:rsidR="004C7E07" w:rsidRPr="00D016F8">
        <w:t>=</w:t>
      </w:r>
      <w:r w:rsidR="00E77433" w:rsidRPr="00D016F8">
        <w:t xml:space="preserve">.045. </w:t>
      </w:r>
      <w:r w:rsidR="00144A23" w:rsidRPr="00D016F8">
        <w:t>Specific contrasts within the non-depressed grou</w:t>
      </w:r>
      <w:r w:rsidR="00AA32B2" w:rsidRPr="00D016F8">
        <w:t xml:space="preserve">p revealed a significant effect of block in the sated session </w:t>
      </w:r>
      <w:r w:rsidR="00AA32B2" w:rsidRPr="00D016F8">
        <w:rPr>
          <w:i/>
        </w:rPr>
        <w:t>F</w:t>
      </w:r>
      <w:r w:rsidR="00AA32B2" w:rsidRPr="00D016F8">
        <w:t xml:space="preserve">(1,17)=4.69, </w:t>
      </w:r>
      <w:r w:rsidR="00AA32B2" w:rsidRPr="00D016F8">
        <w:rPr>
          <w:i/>
        </w:rPr>
        <w:t>p</w:t>
      </w:r>
      <w:r w:rsidR="00AA32B2" w:rsidRPr="00D016F8">
        <w:t>=.045, η</w:t>
      </w:r>
      <w:r w:rsidR="00AA32B2" w:rsidRPr="00D016F8">
        <w:rPr>
          <w:vertAlign w:val="subscript"/>
        </w:rPr>
        <w:t>p</w:t>
      </w:r>
      <w:r w:rsidR="00AA32B2" w:rsidRPr="00D016F8">
        <w:rPr>
          <w:vertAlign w:val="superscript"/>
        </w:rPr>
        <w:t>2</w:t>
      </w:r>
      <w:r w:rsidR="00AA32B2" w:rsidRPr="00D016F8">
        <w:t>=.</w:t>
      </w:r>
      <w:r w:rsidR="00A130C7" w:rsidRPr="00D016F8">
        <w:t>216</w:t>
      </w:r>
      <w:r w:rsidR="00020961" w:rsidRPr="00D016F8">
        <w:t>, Power=.53</w:t>
      </w:r>
      <w:r w:rsidR="00A130C7" w:rsidRPr="00D016F8">
        <w:t xml:space="preserve">, but not </w:t>
      </w:r>
      <w:r w:rsidR="000F04FF" w:rsidRPr="00D016F8">
        <w:t xml:space="preserve">the abstinent </w:t>
      </w:r>
      <w:r w:rsidR="00A130C7" w:rsidRPr="00D016F8">
        <w:t xml:space="preserve">session, </w:t>
      </w:r>
      <w:r w:rsidR="00A130C7" w:rsidRPr="00D016F8">
        <w:rPr>
          <w:i/>
        </w:rPr>
        <w:lastRenderedPageBreak/>
        <w:t>F</w:t>
      </w:r>
      <w:r w:rsidR="00A130C7" w:rsidRPr="00D016F8">
        <w:t xml:space="preserve">(1,17)=1.64, </w:t>
      </w:r>
      <w:r w:rsidR="00A130C7" w:rsidRPr="00D016F8">
        <w:rPr>
          <w:i/>
        </w:rPr>
        <w:t>p</w:t>
      </w:r>
      <w:r w:rsidR="00A130C7" w:rsidRPr="00D016F8">
        <w:t>=.22, η</w:t>
      </w:r>
      <w:r w:rsidR="00A130C7" w:rsidRPr="00D016F8">
        <w:rPr>
          <w:vertAlign w:val="subscript"/>
        </w:rPr>
        <w:t>p</w:t>
      </w:r>
      <w:r w:rsidR="00A130C7" w:rsidRPr="00D016F8">
        <w:rPr>
          <w:vertAlign w:val="superscript"/>
        </w:rPr>
        <w:t>2</w:t>
      </w:r>
      <w:r w:rsidR="00A130C7" w:rsidRPr="00D016F8">
        <w:t>=.088, and nor was there an effect of session in baseline</w:t>
      </w:r>
      <w:r w:rsidR="00C66078" w:rsidRPr="00D016F8">
        <w:t>,</w:t>
      </w:r>
      <w:r w:rsidR="00A130C7" w:rsidRPr="00D016F8">
        <w:t xml:space="preserve"> </w:t>
      </w:r>
      <w:r w:rsidR="00A130C7" w:rsidRPr="00D016F8">
        <w:rPr>
          <w:i/>
        </w:rPr>
        <w:t>F</w:t>
      </w:r>
      <w:r w:rsidR="00A130C7" w:rsidRPr="00D016F8">
        <w:t xml:space="preserve">(1,17)=1.65, </w:t>
      </w:r>
      <w:r w:rsidR="00A130C7" w:rsidRPr="00D016F8">
        <w:rPr>
          <w:i/>
        </w:rPr>
        <w:t>p</w:t>
      </w:r>
      <w:r w:rsidR="00A130C7" w:rsidRPr="00D016F8">
        <w:t>=.22, η</w:t>
      </w:r>
      <w:r w:rsidR="00A130C7" w:rsidRPr="00D016F8">
        <w:rPr>
          <w:vertAlign w:val="subscript"/>
        </w:rPr>
        <w:t>p</w:t>
      </w:r>
      <w:r w:rsidR="00A130C7" w:rsidRPr="00D016F8">
        <w:rPr>
          <w:vertAlign w:val="superscript"/>
        </w:rPr>
        <w:t>2</w:t>
      </w:r>
      <w:r w:rsidR="00A130C7" w:rsidRPr="00D016F8">
        <w:t xml:space="preserve">=.089, or test data, </w:t>
      </w:r>
      <w:r w:rsidR="00A130C7" w:rsidRPr="00D016F8">
        <w:rPr>
          <w:i/>
        </w:rPr>
        <w:t>F</w:t>
      </w:r>
      <w:r w:rsidR="00A130C7" w:rsidRPr="00D016F8">
        <w:t xml:space="preserve">(1,17)=0.13, </w:t>
      </w:r>
      <w:r w:rsidR="00A130C7" w:rsidRPr="00D016F8">
        <w:rPr>
          <w:i/>
        </w:rPr>
        <w:t>p</w:t>
      </w:r>
      <w:r w:rsidR="00A130C7" w:rsidRPr="00D016F8">
        <w:t>=.72, η</w:t>
      </w:r>
      <w:r w:rsidR="00A130C7" w:rsidRPr="00D016F8">
        <w:rPr>
          <w:vertAlign w:val="subscript"/>
        </w:rPr>
        <w:t>p</w:t>
      </w:r>
      <w:r w:rsidR="00A130C7" w:rsidRPr="00D016F8">
        <w:rPr>
          <w:vertAlign w:val="superscript"/>
        </w:rPr>
        <w:t>2</w:t>
      </w:r>
      <w:r w:rsidR="00A130C7" w:rsidRPr="00D016F8">
        <w:t xml:space="preserve">=.008. </w:t>
      </w:r>
    </w:p>
    <w:p w14:paraId="61476270" w14:textId="0187D268" w:rsidR="00B45ACA" w:rsidRPr="00D016F8" w:rsidRDefault="00FD6758" w:rsidP="00FD6758">
      <w:pPr>
        <w:pStyle w:val="Heading4"/>
      </w:pPr>
      <w:r w:rsidRPr="00D016F8">
        <w:t xml:space="preserve">3.4.2 </w:t>
      </w:r>
      <w:r w:rsidR="00B45ACA" w:rsidRPr="00D016F8">
        <w:t>Depression symptoms</w:t>
      </w:r>
    </w:p>
    <w:p w14:paraId="2CD41699" w14:textId="4C110DE5" w:rsidR="000914C2" w:rsidRPr="00D016F8" w:rsidRDefault="00D8496B" w:rsidP="00E0700A">
      <w:r w:rsidRPr="00D016F8">
        <w:t>ANCOVAs tested whether the mood and abstinence effects increased with depression symptom scores (BDI</w:t>
      </w:r>
      <w:r w:rsidR="00647505" w:rsidRPr="00D016F8">
        <w:t>-II</w:t>
      </w:r>
      <w:r w:rsidRPr="00D016F8">
        <w:t>)</w:t>
      </w:r>
      <w:r w:rsidR="00622BB8" w:rsidRPr="00D016F8">
        <w:t xml:space="preserve"> across the sample as a whole</w:t>
      </w:r>
      <w:r w:rsidRPr="00D016F8">
        <w:t xml:space="preserve">. Figure 2B shows that the increase in tobacco choice from baseline to test </w:t>
      </w:r>
      <w:r w:rsidR="00F16CB7" w:rsidRPr="00D016F8">
        <w:t>in</w:t>
      </w:r>
      <w:r w:rsidRPr="00D016F8">
        <w:t xml:space="preserve"> the </w:t>
      </w:r>
      <w:r w:rsidR="00F16CB7" w:rsidRPr="00D016F8">
        <w:t>sated se</w:t>
      </w:r>
      <w:r w:rsidRPr="00D016F8">
        <w:t>ssion (mood induction</w:t>
      </w:r>
      <w:r w:rsidR="00F16CB7" w:rsidRPr="00D016F8">
        <w:t xml:space="preserve"> effect</w:t>
      </w:r>
      <w:r w:rsidRPr="00D016F8">
        <w:t xml:space="preserve">) </w:t>
      </w:r>
      <w:r w:rsidR="00F16CB7" w:rsidRPr="00D016F8">
        <w:t>increased</w:t>
      </w:r>
      <w:r w:rsidRPr="00D016F8">
        <w:t xml:space="preserve"> as a function of BDI scores, </w:t>
      </w:r>
      <w:proofErr w:type="gramStart"/>
      <w:r w:rsidRPr="00D016F8">
        <w:rPr>
          <w:i/>
        </w:rPr>
        <w:t>F</w:t>
      </w:r>
      <w:r w:rsidRPr="00D016F8">
        <w:t>(</w:t>
      </w:r>
      <w:proofErr w:type="gramEnd"/>
      <w:r w:rsidRPr="00D016F8">
        <w:t xml:space="preserve">1,25)=5.33, </w:t>
      </w:r>
      <w:r w:rsidRPr="00D016F8">
        <w:rPr>
          <w:i/>
        </w:rPr>
        <w:t>p</w:t>
      </w:r>
      <w:r w:rsidRPr="00D016F8">
        <w:t>=.03, η</w:t>
      </w:r>
      <w:r w:rsidRPr="00D016F8">
        <w:rPr>
          <w:vertAlign w:val="subscript"/>
        </w:rPr>
        <w:t>p</w:t>
      </w:r>
      <w:r w:rsidRPr="00D016F8">
        <w:rPr>
          <w:vertAlign w:val="superscript"/>
        </w:rPr>
        <w:t>2</w:t>
      </w:r>
      <w:r w:rsidR="004C7E07" w:rsidRPr="00D016F8">
        <w:t>=</w:t>
      </w:r>
      <w:r w:rsidRPr="00D016F8">
        <w:t>.176</w:t>
      </w:r>
      <w:r w:rsidR="00FE71ED" w:rsidRPr="00D016F8">
        <w:t>, Power=</w:t>
      </w:r>
      <w:r w:rsidR="001A29F6" w:rsidRPr="00D016F8">
        <w:t>.60</w:t>
      </w:r>
      <w:r w:rsidRPr="00D016F8">
        <w:t xml:space="preserve">. Furthermore, Figure 2C shows that the increase in tobacco choice between the baseline </w:t>
      </w:r>
      <w:r w:rsidR="004C7E07" w:rsidRPr="00D016F8">
        <w:t xml:space="preserve">tobacco choice measured in </w:t>
      </w:r>
      <w:r w:rsidRPr="00D016F8">
        <w:t xml:space="preserve">the </w:t>
      </w:r>
      <w:r w:rsidR="00F16CB7" w:rsidRPr="00D016F8">
        <w:t xml:space="preserve">sated and abstinent sessions </w:t>
      </w:r>
      <w:r w:rsidRPr="00D016F8">
        <w:t>(abstinence</w:t>
      </w:r>
      <w:r w:rsidR="00F16CB7" w:rsidRPr="00D016F8">
        <w:t xml:space="preserve"> effect</w:t>
      </w:r>
      <w:r w:rsidRPr="00D016F8">
        <w:t xml:space="preserve">) also </w:t>
      </w:r>
      <w:r w:rsidR="00F16CB7" w:rsidRPr="00D016F8">
        <w:t>increased</w:t>
      </w:r>
      <w:r w:rsidRPr="00D016F8">
        <w:t xml:space="preserve"> as a function of BDI scores, </w:t>
      </w:r>
      <w:r w:rsidRPr="00D016F8">
        <w:rPr>
          <w:i/>
        </w:rPr>
        <w:t>F</w:t>
      </w:r>
      <w:r w:rsidRPr="00D016F8">
        <w:t xml:space="preserve">(1,25)=4.73, </w:t>
      </w:r>
      <w:r w:rsidRPr="00D016F8">
        <w:rPr>
          <w:i/>
        </w:rPr>
        <w:t>p</w:t>
      </w:r>
      <w:r w:rsidRPr="00D016F8">
        <w:t>=.04, η</w:t>
      </w:r>
      <w:r w:rsidRPr="00D016F8">
        <w:rPr>
          <w:vertAlign w:val="subscript"/>
        </w:rPr>
        <w:t>p</w:t>
      </w:r>
      <w:r w:rsidRPr="00D016F8">
        <w:rPr>
          <w:vertAlign w:val="superscript"/>
        </w:rPr>
        <w:t>2</w:t>
      </w:r>
      <w:r w:rsidR="004C7E07" w:rsidRPr="00D016F8">
        <w:t>=</w:t>
      </w:r>
      <w:r w:rsidRPr="00D016F8">
        <w:t>.159</w:t>
      </w:r>
      <w:r w:rsidR="001A29F6" w:rsidRPr="00D016F8">
        <w:t>, Power=.55</w:t>
      </w:r>
      <w:r w:rsidRPr="00D016F8">
        <w:t>.</w:t>
      </w:r>
      <w:r w:rsidR="00855C12" w:rsidRPr="00D016F8">
        <w:t xml:space="preserve"> Finally, Figure 2D shows that </w:t>
      </w:r>
      <w:r w:rsidR="00F16CB7" w:rsidRPr="00D016F8">
        <w:t>the</w:t>
      </w:r>
      <w:r w:rsidR="00855C12" w:rsidRPr="00D016F8">
        <w:t xml:space="preserve"> mood and </w:t>
      </w:r>
      <w:r w:rsidR="00F16CB7" w:rsidRPr="00D016F8">
        <w:t xml:space="preserve">abstinence effects </w:t>
      </w:r>
      <w:r w:rsidR="00855C12" w:rsidRPr="00D016F8">
        <w:t xml:space="preserve">on tobacco choice </w:t>
      </w:r>
      <w:r w:rsidR="00F16CB7" w:rsidRPr="00D016F8">
        <w:t>were</w:t>
      </w:r>
      <w:r w:rsidR="00855C12" w:rsidRPr="00D016F8">
        <w:t xml:space="preserve"> correlated </w:t>
      </w:r>
      <w:r w:rsidR="00855C12" w:rsidRPr="00D016F8">
        <w:rPr>
          <w:i/>
        </w:rPr>
        <w:t>r</w:t>
      </w:r>
      <w:r w:rsidR="004C7E07" w:rsidRPr="00D016F8">
        <w:t>=</w:t>
      </w:r>
      <w:r w:rsidR="00855C12" w:rsidRPr="00D016F8">
        <w:t xml:space="preserve">0.67, </w:t>
      </w:r>
      <w:r w:rsidR="00855C12" w:rsidRPr="00D016F8">
        <w:rPr>
          <w:i/>
        </w:rPr>
        <w:t>p</w:t>
      </w:r>
      <w:r w:rsidR="00855C12" w:rsidRPr="00D016F8">
        <w:t xml:space="preserve"> &lt; .001, </w:t>
      </w:r>
      <w:r w:rsidR="00855C12" w:rsidRPr="00D016F8">
        <w:rPr>
          <w:i/>
        </w:rPr>
        <w:t>r</w:t>
      </w:r>
      <w:r w:rsidR="00855C12" w:rsidRPr="00D016F8">
        <w:rPr>
          <w:vertAlign w:val="superscript"/>
        </w:rPr>
        <w:t>2</w:t>
      </w:r>
      <w:r w:rsidR="00855C12" w:rsidRPr="00D016F8">
        <w:t>=.46.</w:t>
      </w:r>
      <w:r w:rsidR="008514AF" w:rsidRPr="00D016F8">
        <w:t xml:space="preserve"> N</w:t>
      </w:r>
      <w:r w:rsidR="009A345C" w:rsidRPr="00D016F8">
        <w:t>ote that exploratory analysis of the gender variable yielded no significant effects or interactions (result available upon request).</w:t>
      </w:r>
      <w:r w:rsidR="008514AF" w:rsidRPr="00D016F8">
        <w:t xml:space="preserve"> Finally, </w:t>
      </w:r>
      <w:r w:rsidR="000914C2" w:rsidRPr="00D016F8">
        <w:t xml:space="preserve">when breath CO </w:t>
      </w:r>
      <w:r w:rsidR="008514AF" w:rsidRPr="00D016F8">
        <w:t xml:space="preserve">and cigarettes smoked per day </w:t>
      </w:r>
      <w:r w:rsidR="000914C2" w:rsidRPr="00D016F8">
        <w:t>were entered as covariates into the analyses above, these variables did not show any significant effects or interactions, or change the status of the significant effects and interactions reported above</w:t>
      </w:r>
      <w:r w:rsidR="00CB07A0" w:rsidRPr="00D016F8">
        <w:t>.</w:t>
      </w:r>
    </w:p>
    <w:p w14:paraId="10A6D291" w14:textId="06E2D7B0" w:rsidR="005D4AE7" w:rsidRPr="00D016F8" w:rsidRDefault="00125333" w:rsidP="00FD6758">
      <w:pPr>
        <w:pStyle w:val="Heading2"/>
        <w:numPr>
          <w:ilvl w:val="0"/>
          <w:numId w:val="4"/>
        </w:numPr>
        <w:jc w:val="left"/>
      </w:pPr>
      <w:r w:rsidRPr="00D016F8">
        <w:t>Discussion</w:t>
      </w:r>
    </w:p>
    <w:p w14:paraId="49FB7810" w14:textId="72FDDFE6" w:rsidR="00981428" w:rsidRPr="00D016F8" w:rsidRDefault="001259F6" w:rsidP="00981428">
      <w:r w:rsidRPr="00D016F8">
        <w:rPr>
          <w:shd w:val="clear" w:color="auto" w:fill="FFFFFF"/>
        </w:rPr>
        <w:t>Th</w:t>
      </w:r>
      <w:r w:rsidR="00F76F5D" w:rsidRPr="00D016F8">
        <w:rPr>
          <w:shd w:val="clear" w:color="auto" w:fill="FFFFFF"/>
        </w:rPr>
        <w:t>e</w:t>
      </w:r>
      <w:r w:rsidRPr="00D016F8">
        <w:rPr>
          <w:shd w:val="clear" w:color="auto" w:fill="FFFFFF"/>
        </w:rPr>
        <w:t xml:space="preserve"> study </w:t>
      </w:r>
      <w:r w:rsidR="006A4B7B" w:rsidRPr="00D016F8">
        <w:rPr>
          <w:shd w:val="clear" w:color="auto" w:fill="FFFFFF"/>
        </w:rPr>
        <w:t>showed</w:t>
      </w:r>
      <w:r w:rsidR="00F9655C" w:rsidRPr="00D016F8">
        <w:rPr>
          <w:shd w:val="clear" w:color="auto" w:fill="FFFFFF"/>
        </w:rPr>
        <w:t xml:space="preserve"> that smokers </w:t>
      </w:r>
      <w:r w:rsidR="00F76F5D" w:rsidRPr="00D016F8">
        <w:rPr>
          <w:shd w:val="clear" w:color="auto" w:fill="FFFFFF"/>
        </w:rPr>
        <w:t>who</w:t>
      </w:r>
      <w:r w:rsidR="00F9655C" w:rsidRPr="00D016F8">
        <w:rPr>
          <w:shd w:val="clear" w:color="auto" w:fill="FFFFFF"/>
        </w:rPr>
        <w:t xml:space="preserve"> m</w:t>
      </w:r>
      <w:r w:rsidR="00F76F5D" w:rsidRPr="00D016F8">
        <w:rPr>
          <w:shd w:val="clear" w:color="auto" w:fill="FFFFFF"/>
        </w:rPr>
        <w:t>e</w:t>
      </w:r>
      <w:r w:rsidRPr="00D016F8">
        <w:rPr>
          <w:shd w:val="clear" w:color="auto" w:fill="FFFFFF"/>
        </w:rPr>
        <w:t>t criteria for a diagnosis of current major depres</w:t>
      </w:r>
      <w:r w:rsidR="00DF4053" w:rsidRPr="00D016F8">
        <w:rPr>
          <w:shd w:val="clear" w:color="auto" w:fill="FFFFFF"/>
        </w:rPr>
        <w:t>sion</w:t>
      </w:r>
      <w:r w:rsidR="00F9655C" w:rsidRPr="00D016F8">
        <w:rPr>
          <w:shd w:val="clear" w:color="auto" w:fill="FFFFFF"/>
        </w:rPr>
        <w:t xml:space="preserve"> or ha</w:t>
      </w:r>
      <w:r w:rsidR="00E10C64" w:rsidRPr="00D016F8">
        <w:rPr>
          <w:shd w:val="clear" w:color="auto" w:fill="FFFFFF"/>
        </w:rPr>
        <w:t>d</w:t>
      </w:r>
      <w:r w:rsidR="00F9655C" w:rsidRPr="00D016F8">
        <w:rPr>
          <w:shd w:val="clear" w:color="auto" w:fill="FFFFFF"/>
        </w:rPr>
        <w:t xml:space="preserve"> current depressio</w:t>
      </w:r>
      <w:r w:rsidR="00F76F5D" w:rsidRPr="00D016F8">
        <w:rPr>
          <w:shd w:val="clear" w:color="auto" w:fill="FFFFFF"/>
        </w:rPr>
        <w:t xml:space="preserve">n symptoms </w:t>
      </w:r>
      <w:r w:rsidR="00E10C64" w:rsidRPr="00D016F8">
        <w:rPr>
          <w:shd w:val="clear" w:color="auto" w:fill="FFFFFF"/>
        </w:rPr>
        <w:t>were</w:t>
      </w:r>
      <w:r w:rsidRPr="00D016F8">
        <w:rPr>
          <w:shd w:val="clear" w:color="auto" w:fill="FFFFFF"/>
        </w:rPr>
        <w:t xml:space="preserve"> more </w:t>
      </w:r>
      <w:r w:rsidR="004C7E07" w:rsidRPr="00D016F8">
        <w:rPr>
          <w:shd w:val="clear" w:color="auto" w:fill="FFFFFF"/>
        </w:rPr>
        <w:t>sensitive</w:t>
      </w:r>
      <w:r w:rsidRPr="00D016F8">
        <w:rPr>
          <w:shd w:val="clear" w:color="auto" w:fill="FFFFFF"/>
        </w:rPr>
        <w:t xml:space="preserve"> to </w:t>
      </w:r>
      <w:r w:rsidR="0054694E" w:rsidRPr="00D016F8">
        <w:rPr>
          <w:shd w:val="clear" w:color="auto" w:fill="FFFFFF"/>
        </w:rPr>
        <w:t xml:space="preserve">both </w:t>
      </w:r>
      <w:r w:rsidRPr="00D016F8">
        <w:rPr>
          <w:shd w:val="clear" w:color="auto" w:fill="FFFFFF"/>
        </w:rPr>
        <w:t xml:space="preserve">acute negative mood and </w:t>
      </w:r>
      <w:r w:rsidR="00796C3D" w:rsidRPr="00D016F8">
        <w:rPr>
          <w:shd w:val="clear" w:color="auto" w:fill="FFFFFF"/>
        </w:rPr>
        <w:t>abstinence</w:t>
      </w:r>
      <w:r w:rsidRPr="00D016F8">
        <w:rPr>
          <w:shd w:val="clear" w:color="auto" w:fill="FFFFFF"/>
        </w:rPr>
        <w:t xml:space="preserve"> </w:t>
      </w:r>
      <w:r w:rsidR="0054694E" w:rsidRPr="00D016F8">
        <w:rPr>
          <w:shd w:val="clear" w:color="auto" w:fill="FFFFFF"/>
        </w:rPr>
        <w:t>induced priming of</w:t>
      </w:r>
      <w:r w:rsidRPr="00D016F8">
        <w:rPr>
          <w:shd w:val="clear" w:color="auto" w:fill="FFFFFF"/>
        </w:rPr>
        <w:t xml:space="preserve"> tobacco-seeking behaviour</w:t>
      </w:r>
      <w:r w:rsidR="00550F0D" w:rsidRPr="00D016F8">
        <w:rPr>
          <w:shd w:val="clear" w:color="auto" w:fill="FFFFFF"/>
        </w:rPr>
        <w:t xml:space="preserve">, and these </w:t>
      </w:r>
      <w:r w:rsidR="00F9655C" w:rsidRPr="00D016F8">
        <w:rPr>
          <w:shd w:val="clear" w:color="auto" w:fill="FFFFFF"/>
        </w:rPr>
        <w:t>two</w:t>
      </w:r>
      <w:r w:rsidR="0054694E" w:rsidRPr="00D016F8">
        <w:rPr>
          <w:shd w:val="clear" w:color="auto" w:fill="FFFFFF"/>
        </w:rPr>
        <w:t xml:space="preserve"> sensitivities</w:t>
      </w:r>
      <w:r w:rsidR="00785876" w:rsidRPr="00D016F8">
        <w:rPr>
          <w:shd w:val="clear" w:color="auto" w:fill="FFFFFF"/>
        </w:rPr>
        <w:t xml:space="preserve"> </w:t>
      </w:r>
      <w:r w:rsidR="006A4B7B" w:rsidRPr="00D016F8">
        <w:rPr>
          <w:shd w:val="clear" w:color="auto" w:fill="FFFFFF"/>
        </w:rPr>
        <w:t>were highly correlated</w:t>
      </w:r>
      <w:r w:rsidR="00550F0D" w:rsidRPr="00D016F8">
        <w:rPr>
          <w:shd w:val="clear" w:color="auto" w:fill="FFFFFF"/>
        </w:rPr>
        <w:t xml:space="preserve">. </w:t>
      </w:r>
      <w:r w:rsidR="00CD42FA" w:rsidRPr="00D016F8">
        <w:rPr>
          <w:shd w:val="clear" w:color="auto" w:fill="FFFFFF"/>
        </w:rPr>
        <w:t>The study</w:t>
      </w:r>
      <w:r w:rsidR="00550F0D" w:rsidRPr="00D016F8">
        <w:rPr>
          <w:shd w:val="clear" w:color="auto" w:fill="FFFFFF"/>
        </w:rPr>
        <w:t xml:space="preserve"> </w:t>
      </w:r>
      <w:r w:rsidR="00CD42FA" w:rsidRPr="00D016F8">
        <w:rPr>
          <w:shd w:val="clear" w:color="auto" w:fill="FFFFFF"/>
        </w:rPr>
        <w:t>demonstrated</w:t>
      </w:r>
      <w:r w:rsidR="001A00C1" w:rsidRPr="00D016F8">
        <w:rPr>
          <w:shd w:val="clear" w:color="auto" w:fill="FFFFFF"/>
        </w:rPr>
        <w:t xml:space="preserve"> sensitivities </w:t>
      </w:r>
      <w:r w:rsidR="00C76E6D" w:rsidRPr="00D016F8">
        <w:rPr>
          <w:shd w:val="clear" w:color="auto" w:fill="FFFFFF"/>
        </w:rPr>
        <w:t xml:space="preserve">in clinical depression </w:t>
      </w:r>
      <w:r w:rsidR="001A00C1" w:rsidRPr="00D016F8">
        <w:rPr>
          <w:shd w:val="clear" w:color="auto" w:fill="FFFFFF"/>
        </w:rPr>
        <w:t xml:space="preserve">which had </w:t>
      </w:r>
      <w:r w:rsidR="00C76E6D" w:rsidRPr="00D016F8">
        <w:rPr>
          <w:shd w:val="clear" w:color="auto" w:fill="FFFFFF"/>
        </w:rPr>
        <w:t>previously only</w:t>
      </w:r>
      <w:r w:rsidR="001A00C1" w:rsidRPr="00D016F8">
        <w:rPr>
          <w:shd w:val="clear" w:color="auto" w:fill="FFFFFF"/>
        </w:rPr>
        <w:t xml:space="preserve"> been associated with </w:t>
      </w:r>
      <w:r w:rsidR="00550F0D" w:rsidRPr="00D016F8">
        <w:rPr>
          <w:shd w:val="clear" w:color="auto" w:fill="FFFFFF"/>
        </w:rPr>
        <w:t xml:space="preserve">sub-clinical depression </w:t>
      </w:r>
      <w:r w:rsidR="001A00C1" w:rsidRPr="00D016F8">
        <w:rPr>
          <w:shd w:val="clear" w:color="auto" w:fill="FFFFFF"/>
        </w:rPr>
        <w:t>and</w:t>
      </w:r>
      <w:r w:rsidR="00550F0D" w:rsidRPr="00D016F8">
        <w:rPr>
          <w:shd w:val="clear" w:color="auto" w:fill="FFFFFF"/>
        </w:rPr>
        <w:t xml:space="preserve"> hedonic traits </w:t>
      </w:r>
      <w:r w:rsidR="00550F0D" w:rsidRPr="00D016F8">
        <w:fldChar w:fldCharType="begin">
          <w:fldData xml:space="preserve">PEVuZE5vdGU+PENpdGU+PEF1dGhvcj5GdWNpdG88L0F1dGhvcj48WWVhcj4yMDA5PC9ZZWFyPjxS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</w:fldData>
        </w:fldChar>
      </w:r>
      <w:r w:rsidR="00550F0D" w:rsidRPr="00D016F8">
        <w:instrText xml:space="preserve"> ADDIN EN.CITE </w:instrText>
      </w:r>
      <w:r w:rsidR="00550F0D" w:rsidRPr="00D016F8">
        <w:fldChar w:fldCharType="begin">
          <w:fldData xml:space="preserve">PEVuZE5vdGU+PENpdGU+PEF1dGhvcj5GdWNpdG88L0F1dGhvcj48WWVhcj4yMDA5PC9ZZWFyPjxS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</w:fldData>
        </w:fldChar>
      </w:r>
      <w:r w:rsidR="00550F0D" w:rsidRPr="00D016F8">
        <w:instrText xml:space="preserve"> ADDIN EN.CITE.DATA </w:instrText>
      </w:r>
      <w:r w:rsidR="00550F0D" w:rsidRPr="00D016F8">
        <w:fldChar w:fldCharType="end"/>
      </w:r>
      <w:r w:rsidR="00550F0D" w:rsidRPr="00D016F8">
        <w:fldChar w:fldCharType="separate"/>
      </w:r>
      <w:r w:rsidR="00550F0D" w:rsidRPr="00D016F8">
        <w:rPr>
          <w:noProof/>
        </w:rPr>
        <w:t>(Audrain-McGovern et al., 2014; Cook et al., 2004; Fucito and Juliano, 2009; Leventhal et al., 2013; Leventhal et al., 2014; Leventhal et al., 2009; Perkins et al., 2010)</w:t>
      </w:r>
      <w:r w:rsidR="00550F0D" w:rsidRPr="00D016F8">
        <w:fldChar w:fldCharType="end"/>
      </w:r>
      <w:r w:rsidR="001A00C1" w:rsidRPr="00D016F8">
        <w:rPr>
          <w:szCs w:val="24"/>
        </w:rPr>
        <w:t>.</w:t>
      </w:r>
      <w:r w:rsidR="005E0AFF" w:rsidRPr="00D016F8">
        <w:rPr>
          <w:szCs w:val="24"/>
        </w:rPr>
        <w:t xml:space="preserve"> </w:t>
      </w:r>
      <w:r w:rsidR="00981428" w:rsidRPr="00D016F8">
        <w:rPr>
          <w:szCs w:val="24"/>
        </w:rPr>
        <w:t xml:space="preserve">As individual differences </w:t>
      </w:r>
      <w:r w:rsidR="00981428" w:rsidRPr="00D016F8">
        <w:rPr>
          <w:szCs w:val="24"/>
        </w:rPr>
        <w:lastRenderedPageBreak/>
        <w:t>in sensitivity to negative mood</w:t>
      </w:r>
      <w:r w:rsidR="00101C80" w:rsidRPr="00D016F8">
        <w:rPr>
          <w:szCs w:val="24"/>
        </w:rPr>
        <w:t>/stress</w:t>
      </w:r>
      <w:r w:rsidR="00981428" w:rsidRPr="00D016F8">
        <w:rPr>
          <w:szCs w:val="24"/>
        </w:rPr>
        <w:t xml:space="preserve"> induced craving </w:t>
      </w:r>
      <w:r w:rsidR="00981428" w:rsidRPr="00D016F8">
        <w:fldChar w:fldCharType="begin">
          <w:fldData xml:space="preserve">PEVuZE5vdGU+PENpdGU+PEF1dGhvcj5TaW5oYTwvQXV0aG9yPjxZZWFyPjIwMTE8L1llYXI+PFJl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</w:fldData>
        </w:fldChar>
      </w:r>
      <w:r w:rsidR="00040B30" w:rsidRPr="00D016F8">
        <w:instrText xml:space="preserve"> ADDIN EN.CITE </w:instrText>
      </w:r>
      <w:r w:rsidR="00040B30" w:rsidRPr="00D016F8">
        <w:fldChar w:fldCharType="begin">
          <w:fldData xml:space="preserve">PEVuZE5vdGU+PENpdGU+PEF1dGhvcj5TaW5oYTwvQXV0aG9yPjxZZWFyPjIwMTE8L1llYXI+PFJl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</w:fldData>
        </w:fldChar>
      </w:r>
      <w:r w:rsidR="00040B30" w:rsidRPr="00D016F8">
        <w:instrText xml:space="preserve"> ADDIN EN.CITE.DATA </w:instrText>
      </w:r>
      <w:r w:rsidR="00040B30" w:rsidRPr="00D016F8">
        <w:fldChar w:fldCharType="end"/>
      </w:r>
      <w:r w:rsidR="00981428" w:rsidRPr="00D016F8">
        <w:fldChar w:fldCharType="separate"/>
      </w:r>
      <w:r w:rsidR="00040B30" w:rsidRPr="00D016F8">
        <w:rPr>
          <w:noProof/>
        </w:rPr>
        <w:t>(Back et al., 2010; Brady et al., 2006; Cooney et al., 1997; Higley et al., 2011; Sinha et al., 2011; Sinha et al., 2006)</w:t>
      </w:r>
      <w:r w:rsidR="00981428" w:rsidRPr="00D016F8">
        <w:fldChar w:fldCharType="end"/>
      </w:r>
      <w:r w:rsidR="00981428" w:rsidRPr="00D016F8">
        <w:t xml:space="preserve"> and abstinence induced craving </w:t>
      </w:r>
      <w:r w:rsidR="00981428" w:rsidRPr="00D016F8">
        <w:fldChar w:fldCharType="begin">
          <w:fldData xml:space="preserve">PEVuZE5vdGU+PENpdGU+PEF1dGhvcj5QaXBlcjwvQXV0aG9yPjxZZWFyPjIwMDg8L1llYXI+PFJl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</w:fldData>
        </w:fldChar>
      </w:r>
      <w:r w:rsidR="00981428" w:rsidRPr="00D016F8">
        <w:instrText xml:space="preserve"> ADDIN EN.CITE </w:instrText>
      </w:r>
      <w:r w:rsidR="00981428" w:rsidRPr="00D016F8">
        <w:fldChar w:fldCharType="begin">
          <w:fldData xml:space="preserve">PEVuZE5vdGU+PENpdGU+PEF1dGhvcj5QaXBlcjwvQXV0aG9yPjxZZWFyPjIwMDg8L1llYXI+PFJl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</w:fldData>
        </w:fldChar>
      </w:r>
      <w:r w:rsidR="00981428" w:rsidRPr="00D016F8">
        <w:instrText xml:space="preserve"> ADDIN EN.CITE.DATA </w:instrText>
      </w:r>
      <w:r w:rsidR="00981428" w:rsidRPr="00D016F8">
        <w:fldChar w:fldCharType="end"/>
      </w:r>
      <w:r w:rsidR="00981428" w:rsidRPr="00D016F8">
        <w:fldChar w:fldCharType="separate"/>
      </w:r>
      <w:r w:rsidR="00981428" w:rsidRPr="00D016F8">
        <w:rPr>
          <w:noProof/>
        </w:rPr>
        <w:t>(Aguirre et al., 2015; Ferguson et al., 2006; McCarthy et al., 2008; Piper et al., 2008; Zuo et al., 2016)</w:t>
      </w:r>
      <w:r w:rsidR="00981428" w:rsidRPr="00D016F8">
        <w:fldChar w:fldCharType="end"/>
      </w:r>
      <w:r w:rsidR="00981428" w:rsidRPr="00D016F8">
        <w:t xml:space="preserve"> </w:t>
      </w:r>
      <w:r w:rsidR="00040B30" w:rsidRPr="00D016F8">
        <w:t>p</w:t>
      </w:r>
      <w:r w:rsidR="00CD42FA" w:rsidRPr="00D016F8">
        <w:t>redict</w:t>
      </w:r>
      <w:r w:rsidR="00040B30" w:rsidRPr="00D016F8">
        <w:t xml:space="preserve"> a</w:t>
      </w:r>
      <w:r w:rsidR="00981428" w:rsidRPr="00D016F8">
        <w:t xml:space="preserve"> higher risk of relapse, these sensitivities </w:t>
      </w:r>
      <w:r w:rsidR="00CD42FA" w:rsidRPr="00D016F8">
        <w:t xml:space="preserve">arguably underpin dependence, persistence and relapse, and </w:t>
      </w:r>
      <w:r w:rsidR="00040B30" w:rsidRPr="00D016F8">
        <w:t>should</w:t>
      </w:r>
      <w:r w:rsidR="00981428" w:rsidRPr="00D016F8">
        <w:t xml:space="preserve"> be targeted to improve treatment outcomes.</w:t>
      </w:r>
    </w:p>
    <w:p w14:paraId="1A51444B" w14:textId="0FF0160D" w:rsidR="0079401D" w:rsidRPr="00D016F8" w:rsidRDefault="00240549" w:rsidP="00FB0881">
      <w:pPr>
        <w:rPr>
          <w:szCs w:val="24"/>
        </w:rPr>
      </w:pPr>
      <w:r w:rsidRPr="00D016F8">
        <w:t xml:space="preserve">Depressed smokers’ greater sensitivity to both mood and abstinence induced tobacco-seeking </w:t>
      </w:r>
      <w:r w:rsidR="00F23E7B" w:rsidRPr="00D016F8">
        <w:t xml:space="preserve">(and the strong correlation between these effects) </w:t>
      </w:r>
      <w:r w:rsidR="00D016F8">
        <w:t>can</w:t>
      </w:r>
      <w:r w:rsidRPr="00D016F8">
        <w:t xml:space="preserve"> be explained in two ways. First, </w:t>
      </w:r>
      <w:r w:rsidR="002C2471" w:rsidRPr="00D016F8">
        <w:t xml:space="preserve">the negative mood induction and abstinence manipulation might have </w:t>
      </w:r>
      <w:r w:rsidR="00D016F8">
        <w:t>produced</w:t>
      </w:r>
      <w:r w:rsidR="002C2471" w:rsidRPr="00D016F8">
        <w:t xml:space="preserve"> a common adverse state which motivated tobacco-seeking in both cases. A</w:t>
      </w:r>
      <w:r w:rsidR="00DE66B3" w:rsidRPr="00D016F8">
        <w:t xml:space="preserve">nhedonia </w:t>
      </w:r>
      <w:r w:rsidRPr="00D016F8">
        <w:t>has been suggested to</w:t>
      </w:r>
      <w:r w:rsidR="002C2471" w:rsidRPr="00D016F8">
        <w:t xml:space="preserve"> underpin</w:t>
      </w:r>
      <w:r w:rsidRPr="00D016F8">
        <w:t xml:space="preserve"> tobacco dependence </w:t>
      </w:r>
      <w:proofErr w:type="spellStart"/>
      <w:r w:rsidR="002C2471" w:rsidRPr="00D016F8">
        <w:t>transdiagnostically</w:t>
      </w:r>
      <w:proofErr w:type="spellEnd"/>
      <w:r w:rsidRPr="00D016F8">
        <w:t xml:space="preserve"> </w:t>
      </w:r>
      <w:r w:rsidRPr="00D016F8">
        <w:fldChar w:fldCharType="begin"/>
      </w:r>
      <w:r w:rsidRPr="00D016F8">
        <w:instrText xml:space="preserve"> ADDIN EN.CITE &lt;EndNote&gt;&lt;Cite&gt;&lt;Author&gt;Leventhal&lt;/Author&gt;&lt;Year&gt;2015&lt;/Year&gt;&lt;RecNum&gt;5871&lt;/RecNum&gt;&lt;DisplayText&gt;(Leventhal and Zvolensky, 2015)&lt;/DisplayText&gt;&lt;record&gt;&lt;rec-number&gt;5871&lt;/rec-number&gt;&lt;foreign-keys&gt;&lt;key app="EN" db-id="s529rw2f5ewwxae0fvjx25x5ta9wfwdvaf0x" timestamp="1436173007"&gt;5871&lt;/key&gt;&lt;/foreign-keys&gt;&lt;ref-type name="Journal Article"&gt;17&lt;/ref-type&gt;&lt;contributors&gt;&lt;authors&gt;&lt;author&gt;Leventhal, A. M.&lt;/author&gt;&lt;author&gt;Zvolensky, M. J.&lt;/author&gt;&lt;/authors&gt;&lt;/contributors&gt;&lt;auth-address&gt;Leventhal, Adam M.: Department of Preventive Medicine, Keck School of Medicine, University of Southern California, Los Angeles, CA, US, 90033, adam.leventhal@usc.edu&lt;/auth-address&gt;&lt;titles&gt;&lt;title&gt;Anxiety, depression, and cigarette smoking: A transdiagnostic vulnerability framework to understanding emotion–smoking comorbidity&lt;/title&gt;&lt;secondary-title&gt;Psychological Bulletin&lt;/secondary-title&gt;&lt;/titles&gt;&lt;periodical&gt;&lt;full-title&gt;Psychological Bulletin&lt;/full-title&gt;&lt;abbr-1&gt;Psychol Bull&lt;/abbr-1&gt;&lt;/periodical&gt;&lt;pages&gt;176-212&lt;/pages&gt;&lt;volume&gt;141&lt;/volume&gt;&lt;number&gt;1&lt;/number&gt;&lt;keywords&gt;&lt;keyword&gt;*Anxiety Disorders&lt;/keyword&gt;&lt;keyword&gt;*Comorbidity&lt;/keyword&gt;&lt;keyword&gt;*Major Depression&lt;/keyword&gt;&lt;keyword&gt;*Psychopathology&lt;/keyword&gt;&lt;keyword&gt;*Tobacco Smoking&lt;/keyword&gt;&lt;keyword&gt;Anhedonia&lt;/keyword&gt;&lt;keyword&gt;Distress&lt;/keyword&gt;&lt;keyword&gt;Drug Dependency&lt;/keyword&gt;&lt;keyword&gt;Nicotine&lt;/keyword&gt;&lt;keyword&gt;Susceptibility (Disorders)&lt;/keyword&gt;&lt;/keywords&gt;&lt;dates&gt;&lt;year&gt;2015&lt;/year&gt;&lt;/dates&gt;&lt;pub-location&gt;US&lt;/pub-location&gt;&lt;publisher&gt;American Psychological Association&lt;/publisher&gt;&lt;isbn&gt;1939-1455(Electronic);0033-2909(Print)&lt;/isbn&gt;&lt;urls&gt;&lt;/urls&gt;&lt;electronic-resource-num&gt;10.1037/bul0000003&lt;/electronic-resource-num&gt;&lt;/record&gt;&lt;/Cite&gt;&lt;/EndNote&gt;</w:instrText>
      </w:r>
      <w:r w:rsidRPr="00D016F8">
        <w:fldChar w:fldCharType="separate"/>
      </w:r>
      <w:r w:rsidRPr="00D016F8">
        <w:rPr>
          <w:noProof/>
        </w:rPr>
        <w:t>(Leventhal and Zvolensky, 2015)</w:t>
      </w:r>
      <w:r w:rsidRPr="00D016F8">
        <w:fldChar w:fldCharType="end"/>
      </w:r>
      <w:r w:rsidR="00DE66B3" w:rsidRPr="00D016F8">
        <w:t xml:space="preserve"> and </w:t>
      </w:r>
      <w:r w:rsidR="002C2471" w:rsidRPr="00D016F8">
        <w:t>could have motivated tobacco-seeking</w:t>
      </w:r>
      <w:r w:rsidR="00DE66B3" w:rsidRPr="00D016F8">
        <w:t xml:space="preserve"> in </w:t>
      </w:r>
      <w:r w:rsidR="002C2471" w:rsidRPr="00D016F8">
        <w:t xml:space="preserve">both conditions. Indeed, the </w:t>
      </w:r>
      <w:r w:rsidR="00857CB1" w:rsidRPr="00D016F8">
        <w:t xml:space="preserve">mood induction </w:t>
      </w:r>
      <w:r w:rsidR="002C2471" w:rsidRPr="00D016F8">
        <w:t xml:space="preserve">procedure did not change negative affect, but rather, </w:t>
      </w:r>
      <w:r w:rsidR="00857CB1" w:rsidRPr="00D016F8">
        <w:t>significan</w:t>
      </w:r>
      <w:r w:rsidR="002C2471" w:rsidRPr="00D016F8">
        <w:t xml:space="preserve">tly reduced positive affect, perhaps suggesting that it induced a state of anhedonia. Furthermore, tobacco </w:t>
      </w:r>
      <w:r w:rsidR="00857CB1" w:rsidRPr="00D016F8">
        <w:t>abstinence produces</w:t>
      </w:r>
      <w:r w:rsidR="002C2471" w:rsidRPr="00D016F8">
        <w:t xml:space="preserve"> greater</w:t>
      </w:r>
      <w:r w:rsidR="00857CB1" w:rsidRPr="00D016F8">
        <w:t xml:space="preserve"> anhedonia in smokers with </w:t>
      </w:r>
      <w:r w:rsidR="00E22179" w:rsidRPr="00D016F8">
        <w:t xml:space="preserve">a history of </w:t>
      </w:r>
      <w:r w:rsidR="00857CB1" w:rsidRPr="00D016F8">
        <w:t xml:space="preserve">depression </w:t>
      </w:r>
      <w:r w:rsidR="00857CB1" w:rsidRPr="00D016F8">
        <w:fldChar w:fldCharType="begin"/>
      </w:r>
      <w:r w:rsidR="00857CB1" w:rsidRPr="00D016F8">
        <w:instrText xml:space="preserve"> ADDIN EN.CITE &lt;EndNote&gt;&lt;Cite&gt;&lt;Author&gt;Pergadia&lt;/Author&gt;&lt;Year&gt;2014&lt;/Year&gt;&lt;RecNum&gt;5790&lt;/RecNum&gt;&lt;DisplayText&gt;(Pergadia et al., 2014)&lt;/DisplayText&gt;&lt;record&gt;&lt;rec-number&gt;5790&lt;/rec-number&gt;&lt;foreign-keys&gt;&lt;key app="EN" db-id="s529rw2f5ewwxae0fvjx25x5ta9wfwdvaf0x" timestamp="1429798052"&gt;5790&lt;/key&gt;&lt;/foreign-keys&gt;&lt;ref-type name="Journal Article"&gt;17&lt;/ref-type&gt;&lt;contributors&gt;&lt;authors&gt;&lt;author&gt;Pergadia, M. L.&lt;/author&gt;&lt;author&gt;Der-Avakian, A.&lt;/author&gt;&lt;author&gt;D&amp;apos;Souza, M.  S.&lt;/author&gt;&lt;author&gt;Madden, P. A. F.&lt;/author&gt;&lt;author&gt;Heath, A. C.&lt;/author&gt;&lt;author&gt;Shiffman, S.&lt;/author&gt;&lt;author&gt;Markou, A.&lt;/author&gt;&lt;author&gt;Pizzagalli, D. A.&lt;/author&gt;&lt;/authors&gt;&lt;/contributors&gt;&lt;auth-address&gt;Department of Psychiatry, Washington University School of Medicine, St Louis, Missouri2currently with Charles E. Schmidt College of Medicine, Florida Atlantic University, Boca Raton.&lt;/auth-address&gt;&lt;titles&gt;&lt;title&gt;Association between nicotine withdrawal and reward responsiveness in humans and rats&lt;/title&gt;&lt;secondary-title&gt;JAMA psychiatry&lt;/secondary-title&gt;&lt;alt-title&gt;JAMA Psychiatry&lt;/alt-title&gt;&lt;/titles&gt;&lt;periodical&gt;&lt;full-title&gt;JAMA Psychiatry&lt;/full-title&gt;&lt;/periodical&gt;&lt;alt-periodical&gt;&lt;full-title&gt;JAMA Psychiatry&lt;/full-title&gt;&lt;/alt-periodical&gt;&lt;pages&gt;1238-1245&lt;/pages&gt;&lt;volume&gt;71&lt;/volume&gt;&lt;number&gt;11&lt;/number&gt;&lt;keywords&gt;&lt;keyword&gt;Reward&lt;/keyword&gt;&lt;/keywords&gt;&lt;dates&gt;&lt;year&gt;2014&lt;/year&gt;&lt;pub-dates&gt;&lt;date&gt;2014/11//&lt;/date&gt;&lt;/pub-dates&gt;&lt;/dates&gt;&lt;isbn&gt;2168-622X&lt;/isbn&gt;&lt;accession-num&gt;25208057&lt;/accession-num&gt;&lt;urls&gt;&lt;related-urls&gt;&lt;url&gt;http://europepmc.org/abstract/MED/25208057&lt;/url&gt;&lt;url&gt;http://dx.doi.org/10.1001/jamapsychiatry.2014.1016&lt;/url&gt;&lt;/related-urls&gt;&lt;/urls&gt;&lt;electronic-resource-num&gt;10.1001/jamapsychiatry.2014.1016&lt;/electronic-resource-num&gt;&lt;remote-database-name&gt;PubMed&lt;/remote-database-name&gt;&lt;language&gt;eng&lt;/language&gt;&lt;/record&gt;&lt;/Cite&gt;&lt;/EndNote&gt;</w:instrText>
      </w:r>
      <w:r w:rsidR="00857CB1" w:rsidRPr="00D016F8">
        <w:fldChar w:fldCharType="separate"/>
      </w:r>
      <w:r w:rsidR="00857CB1" w:rsidRPr="00D016F8">
        <w:rPr>
          <w:noProof/>
        </w:rPr>
        <w:t>(Pergadia et al., 2014)</w:t>
      </w:r>
      <w:r w:rsidR="00857CB1" w:rsidRPr="00D016F8">
        <w:fldChar w:fldCharType="end"/>
      </w:r>
      <w:r w:rsidR="002C2471" w:rsidRPr="00D016F8">
        <w:t xml:space="preserve">. Thus, anhedonia could have been the singular adverse state that </w:t>
      </w:r>
      <w:r w:rsidR="00857CB1" w:rsidRPr="00D016F8">
        <w:t>motived tobacco-seeking in both</w:t>
      </w:r>
      <w:r w:rsidR="00DE66B3" w:rsidRPr="00D016F8">
        <w:t xml:space="preserve"> </w:t>
      </w:r>
      <w:r w:rsidR="002C2471" w:rsidRPr="00D016F8">
        <w:t>the negative mood and abstinence condition</w:t>
      </w:r>
      <w:r w:rsidR="00E22179" w:rsidRPr="00D016F8">
        <w:t>s</w:t>
      </w:r>
      <w:r w:rsidR="002C2471" w:rsidRPr="00D016F8">
        <w:t xml:space="preserve">. </w:t>
      </w:r>
      <w:r w:rsidR="00F23E7B" w:rsidRPr="00D016F8">
        <w:t xml:space="preserve">The second explanation </w:t>
      </w:r>
      <w:r w:rsidR="00A62824" w:rsidRPr="00D016F8">
        <w:t>is that depressed smokers are more sensitive to</w:t>
      </w:r>
      <w:r w:rsidR="00A62824" w:rsidRPr="00D016F8">
        <w:rPr>
          <w:szCs w:val="24"/>
        </w:rPr>
        <w:t xml:space="preserve"> a </w:t>
      </w:r>
      <w:r w:rsidR="00DE66B3" w:rsidRPr="00D016F8">
        <w:rPr>
          <w:szCs w:val="24"/>
        </w:rPr>
        <w:t>wide range</w:t>
      </w:r>
      <w:r w:rsidR="001206F0" w:rsidRPr="00D016F8">
        <w:rPr>
          <w:szCs w:val="24"/>
        </w:rPr>
        <w:t xml:space="preserve"> of</w:t>
      </w:r>
      <w:r w:rsidR="00A62824" w:rsidRPr="00D016F8">
        <w:rPr>
          <w:szCs w:val="24"/>
        </w:rPr>
        <w:t xml:space="preserve"> </w:t>
      </w:r>
      <w:r w:rsidR="00E22179" w:rsidRPr="00D016F8">
        <w:rPr>
          <w:szCs w:val="24"/>
        </w:rPr>
        <w:t xml:space="preserve">correlated </w:t>
      </w:r>
      <w:r w:rsidR="00A62824" w:rsidRPr="00D016F8">
        <w:rPr>
          <w:szCs w:val="24"/>
        </w:rPr>
        <w:t>adverse triggers</w:t>
      </w:r>
      <w:r w:rsidR="00E22179" w:rsidRPr="00D016F8">
        <w:rPr>
          <w:szCs w:val="24"/>
        </w:rPr>
        <w:t xml:space="preserve"> for smoking</w:t>
      </w:r>
      <w:r w:rsidR="00A62824" w:rsidRPr="00D016F8">
        <w:rPr>
          <w:szCs w:val="24"/>
        </w:rPr>
        <w:t>.</w:t>
      </w:r>
      <w:r w:rsidR="0073645F" w:rsidRPr="00D016F8">
        <w:rPr>
          <w:szCs w:val="24"/>
        </w:rPr>
        <w:t xml:space="preserve"> </w:t>
      </w:r>
      <w:r w:rsidR="00E22179" w:rsidRPr="00D016F8">
        <w:rPr>
          <w:szCs w:val="24"/>
        </w:rPr>
        <w:t xml:space="preserve">In fact, a </w:t>
      </w:r>
      <w:r w:rsidR="001206F0" w:rsidRPr="00D016F8">
        <w:rPr>
          <w:szCs w:val="24"/>
        </w:rPr>
        <w:t xml:space="preserve">wide range of </w:t>
      </w:r>
      <w:r w:rsidR="00333544" w:rsidRPr="00D016F8">
        <w:rPr>
          <w:szCs w:val="24"/>
        </w:rPr>
        <w:t>adverse states</w:t>
      </w:r>
      <w:r w:rsidR="00D016F8">
        <w:rPr>
          <w:szCs w:val="24"/>
        </w:rPr>
        <w:t xml:space="preserve"> (in addition to negative affect and abstinence) </w:t>
      </w:r>
      <w:r w:rsidR="001206F0" w:rsidRPr="00D016F8">
        <w:rPr>
          <w:szCs w:val="24"/>
        </w:rPr>
        <w:t>have been shown to augment</w:t>
      </w:r>
      <w:r w:rsidR="00333544" w:rsidRPr="00D016F8">
        <w:rPr>
          <w:szCs w:val="24"/>
        </w:rPr>
        <w:t xml:space="preserve"> tobacco motivation including stress/anxiety </w:t>
      </w:r>
      <w:r w:rsidR="00333544" w:rsidRPr="00D016F8">
        <w:rPr>
          <w:szCs w:val="24"/>
        </w:rPr>
        <w:fldChar w:fldCharType="begin"/>
      </w:r>
      <w:r w:rsidR="00333544" w:rsidRPr="00D016F8">
        <w:rPr>
          <w:szCs w:val="24"/>
        </w:rPr>
        <w:instrText xml:space="preserve"> ADDIN EN.CITE &lt;EndNote&gt;&lt;Cite&gt;&lt;Author&gt;Owens&lt;/Author&gt;&lt;Year&gt;2014&lt;/Year&gt;&lt;RecNum&gt;5680&lt;/RecNum&gt;&lt;DisplayText&gt;(Owens et al., 2014)&lt;/DisplayText&gt;&lt;record&gt;&lt;rec-number&gt;5680&lt;/rec-number&gt;&lt;foreign-keys&gt;&lt;key app="EN" db-id="s529rw2f5ewwxae0fvjx25x5ta9wfwdvaf0x" timestamp="1417013213"&gt;5680&lt;/key&gt;&lt;/foreign-keys&gt;&lt;ref-type name="Journal Article"&gt;17&lt;/ref-type&gt;&lt;contributors&gt;&lt;authors&gt;&lt;author&gt;Owens, Max M.&lt;/author&gt;&lt;author&gt;Ray, Lara A.&lt;/author&gt;&lt;author&gt;MacKillop, James&lt;/author&gt;&lt;/authors&gt;&lt;/contributors&gt;&lt;titles&gt;&lt;title&gt;Behavioral economic analysis of stress effects on acute motivation for alcohol&lt;/title&gt;&lt;secondary-title&gt;Journal of the Experimental Analysis of Behavior&lt;/secondary-title&gt;&lt;/titles&gt;&lt;periodical&gt;&lt;full-title&gt;Journal of the Experimental Analysis of Behavior&lt;/full-title&gt;&lt;abbr-1&gt;J. Exp. Anal. Behav.&lt;/abbr-1&gt;&lt;/periodical&gt;&lt;pages&gt;77-86&lt;/pages&gt;&lt;volume&gt;103&lt;/volume&gt;&lt;keywords&gt;&lt;keyword&gt;behavioral economics&lt;/keyword&gt;&lt;keyword&gt;stress&lt;/keyword&gt;&lt;keyword&gt;demand&lt;/keyword&gt;&lt;keyword&gt;alcohol&lt;/keyword&gt;&lt;keyword&gt;state effects&lt;/keyword&gt;&lt;keyword&gt;CRH-BP&lt;/keyword&gt;&lt;/keywords&gt;&lt;dates&gt;&lt;year&gt;2014&lt;/year&gt;&lt;/dates&gt;&lt;isbn&gt;1938-3711&lt;/isbn&gt;&lt;urls&gt;&lt;related-urls&gt;&lt;url&gt;http://dx.doi.org/10.1002/jeab.114&lt;/url&gt;&lt;/related-urls&gt;&lt;/urls&gt;&lt;electronic-resource-num&gt;10.1002/jeab.114&lt;/electronic-resource-num&gt;&lt;/record&gt;&lt;/Cite&gt;&lt;/EndNote&gt;</w:instrText>
      </w:r>
      <w:r w:rsidR="00333544" w:rsidRPr="00D016F8">
        <w:rPr>
          <w:szCs w:val="24"/>
        </w:rPr>
        <w:fldChar w:fldCharType="separate"/>
      </w:r>
      <w:r w:rsidR="00333544" w:rsidRPr="00D016F8">
        <w:rPr>
          <w:noProof/>
          <w:szCs w:val="24"/>
        </w:rPr>
        <w:t>(Owens et al., 2014)</w:t>
      </w:r>
      <w:r w:rsidR="00333544" w:rsidRPr="00D016F8">
        <w:rPr>
          <w:szCs w:val="24"/>
        </w:rPr>
        <w:fldChar w:fldCharType="end"/>
      </w:r>
      <w:r w:rsidR="00333544" w:rsidRPr="00D016F8">
        <w:rPr>
          <w:szCs w:val="24"/>
        </w:rPr>
        <w:t xml:space="preserve">, </w:t>
      </w:r>
      <w:r w:rsidR="00333544" w:rsidRPr="00D016F8">
        <w:t xml:space="preserve">rumination </w:t>
      </w:r>
      <w:r w:rsidR="00333544" w:rsidRPr="00D016F8">
        <w:fldChar w:fldCharType="begin"/>
      </w:r>
      <w:r w:rsidR="00333544" w:rsidRPr="00D016F8">
        <w:instrText xml:space="preserve"> ADDIN EN.CITE &lt;EndNote&gt;&lt;Cite&gt;&lt;Author&gt;Dvorak&lt;/Author&gt;&lt;Year&gt;2011&lt;/Year&gt;&lt;RecNum&gt;6909&lt;/RecNum&gt;&lt;DisplayText&gt;(Dvorak et al., 2011)&lt;/DisplayText&gt;&lt;record&gt;&lt;rec-number&gt;6909&lt;/rec-number&gt;&lt;foreign-keys&gt;&lt;key app="EN" db-id="s529rw2f5ewwxae0fvjx25x5ta9wfwdvaf0x" timestamp="1483539300"&gt;6909&lt;/key&gt;&lt;/foreign-keys&gt;&lt;ref-type name="Journal Article"&gt;17&lt;/ref-type&gt;&lt;contributors&gt;&lt;authors&gt;&lt;author&gt;Dvorak, Robert&lt;/author&gt;&lt;author&gt;Simons, Jeffrey&lt;/author&gt;&lt;author&gt;Wray, Tyler&lt;/author&gt;&lt;/authors&gt;&lt;/contributors&gt;&lt;titles&gt;&lt;title&gt;Impulsivity moderates the association between depressive rumination and number of quit attempt failures by smokers&lt;/title&gt;&lt;secondary-title&gt;Addiction Research &amp;amp; Theory&lt;/secondary-title&gt;&lt;/titles&gt;&lt;periodical&gt;&lt;full-title&gt;Addiction Research &amp;amp; Theory&lt;/full-title&gt;&lt;/periodical&gt;&lt;pages&gt;283-288&lt;/pages&gt;&lt;volume&gt;19&lt;/volume&gt;&lt;number&gt;3&lt;/number&gt;&lt;dates&gt;&lt;year&gt;2011&lt;/year&gt;&lt;pub-dates&gt;&lt;date&gt;2011/06/01&lt;/date&gt;&lt;/pub-dates&gt;&lt;/dates&gt;&lt;publisher&gt;Taylor &amp;amp; Francis&lt;/publisher&gt;&lt;isbn&gt;1606-6359&lt;/isbn&gt;&lt;urls&gt;&lt;related-urls&gt;&lt;url&gt;http://dx.doi.org/10.3109/16066359.2010.512110&lt;/url&gt;&lt;/related-urls&gt;&lt;/urls&gt;&lt;electronic-resource-num&gt;10.3109/16066359.2010.512110&lt;/electronic-resource-num&gt;&lt;/record&gt;&lt;/Cite&gt;&lt;/EndNote&gt;</w:instrText>
      </w:r>
      <w:r w:rsidR="00333544" w:rsidRPr="00D016F8">
        <w:fldChar w:fldCharType="separate"/>
      </w:r>
      <w:r w:rsidR="00333544" w:rsidRPr="00D016F8">
        <w:rPr>
          <w:noProof/>
        </w:rPr>
        <w:t>(Dvorak et al., 2011)</w:t>
      </w:r>
      <w:r w:rsidR="00333544" w:rsidRPr="00D016F8">
        <w:fldChar w:fldCharType="end"/>
      </w:r>
      <w:r w:rsidR="00333544" w:rsidRPr="00D016F8">
        <w:t xml:space="preserve">, anger/hostility </w:t>
      </w:r>
      <w:r w:rsidR="00333544" w:rsidRPr="00D016F8">
        <w:fldChar w:fldCharType="begin">
          <w:fldData xml:space="preserve">PEVuZE5vdGU+PENpdGU+PEF1dGhvcj5RdWlubjwvQXV0aG9yPjxZZWFyPjIwMTQ8L1llYXI+PFJl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AmYW1w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</w:fldData>
        </w:fldChar>
      </w:r>
      <w:r w:rsidR="00333544" w:rsidRPr="00D016F8">
        <w:instrText xml:space="preserve"> ADDIN EN.CITE </w:instrText>
      </w:r>
      <w:r w:rsidR="00333544" w:rsidRPr="00D016F8">
        <w:fldChar w:fldCharType="begin">
          <w:fldData xml:space="preserve">PEVuZE5vdGU+PENpdGU+PEF1dGhvcj5RdWlubjwvQXV0aG9yPjxZZWFyPjIwMTQ8L1llYXI+PFJl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AmYW1w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</w:fldData>
        </w:fldChar>
      </w:r>
      <w:r w:rsidR="00333544" w:rsidRPr="00D016F8">
        <w:instrText xml:space="preserve"> ADDIN EN.CITE.DATA </w:instrText>
      </w:r>
      <w:r w:rsidR="00333544" w:rsidRPr="00D016F8">
        <w:fldChar w:fldCharType="end"/>
      </w:r>
      <w:r w:rsidR="00333544" w:rsidRPr="00D016F8">
        <w:fldChar w:fldCharType="separate"/>
      </w:r>
      <w:r w:rsidR="00333544" w:rsidRPr="00D016F8">
        <w:rPr>
          <w:noProof/>
        </w:rPr>
        <w:t>(Quinn et al., 2014; Zuo et al., 2016)</w:t>
      </w:r>
      <w:r w:rsidR="00333544" w:rsidRPr="00D016F8">
        <w:fldChar w:fldCharType="end"/>
      </w:r>
      <w:r w:rsidR="00333544" w:rsidRPr="00D016F8">
        <w:t xml:space="preserve">, cognitive dysfunction </w:t>
      </w:r>
      <w:r w:rsidR="00333544" w:rsidRPr="00D016F8">
        <w:fldChar w:fldCharType="begin"/>
      </w:r>
      <w:r w:rsidR="00333544" w:rsidRPr="00D016F8">
        <w:instrText xml:space="preserve"> ADDIN EN.CITE &lt;EndNote&gt;&lt;Cite&gt;&lt;Author&gt;Hall&lt;/Author&gt;&lt;Year&gt;2015&lt;/Year&gt;&lt;RecNum&gt;6078&lt;/RecNum&gt;&lt;DisplayText&gt;(Hall et al., 2015)&lt;/DisplayText&gt;&lt;record&gt;&lt;rec-number&gt;6078&lt;/rec-number&gt;&lt;foreign-keys&gt;&lt;key app="EN" db-id="s529rw2f5ewwxae0fvjx25x5ta9wfwdvaf0x" timestamp="1450604283"&gt;6078&lt;/key&gt;&lt;/foreign-keys&gt;&lt;ref-type name="Journal Article"&gt;17&lt;/ref-type&gt;&lt;contributors&gt;&lt;authors&gt;&lt;author&gt;Hall, F. Scott&lt;/author&gt;&lt;author&gt;Der-Avakian, Andre&lt;/author&gt;&lt;author&gt;Gould, Thomas J.&lt;/author&gt;&lt;author&gt;Markou, Athina&lt;/author&gt;&lt;author&gt;Shoaib, Mohammed&lt;/author&gt;&lt;author&gt;Young, Jared W.&lt;/author&gt;&lt;/authors&gt;&lt;/contributors&gt;&lt;titles&gt;&lt;title&gt;Negative affective states and cognitive impairments in nicotine dependence&lt;/title&gt;&lt;secondary-title&gt;Neuroscience &amp;amp; Biobehavioral Reviews&lt;/secondary-title&gt;&lt;/titles&gt;&lt;periodical&gt;&lt;full-title&gt;Neuroscience &amp;amp; Biobehavioral Reviews&lt;/full-title&gt;&lt;abbr-1&gt;Neurosci. Biobehav. Rev.&lt;/abbr-1&gt;&lt;/periodical&gt;&lt;pages&gt;168-185&lt;/pages&gt;&lt;volume&gt;58&lt;/volume&gt;&lt;keywords&gt;&lt;keyword&gt;Nicotine&lt;/keyword&gt;&lt;keyword&gt;Negative affect&lt;/keyword&gt;&lt;keyword&gt;Cognitive impairment&lt;/keyword&gt;&lt;keyword&gt;Negative reinforcement&lt;/keyword&gt;&lt;/keywords&gt;&lt;dates&gt;&lt;year&gt;2015&lt;/year&gt;&lt;pub-dates&gt;&lt;date&gt;11//&lt;/date&gt;&lt;/pub-dates&gt;&lt;/dates&gt;&lt;isbn&gt;0149-7634&lt;/isbn&gt;&lt;urls&gt;&lt;related-urls&gt;&lt;url&gt;http://www.sciencedirect.com/science/article/pii/S014976341500158X&lt;/url&gt;&lt;/related-urls&gt;&lt;/urls&gt;&lt;electronic-resource-num&gt;http://dx.doi.org/10.1016/j.neubiorev.2015.06.004&lt;/electronic-resource-num&gt;&lt;/record&gt;&lt;/Cite&gt;&lt;/EndNote&gt;</w:instrText>
      </w:r>
      <w:r w:rsidR="00333544" w:rsidRPr="00D016F8">
        <w:fldChar w:fldCharType="separate"/>
      </w:r>
      <w:r w:rsidR="00333544" w:rsidRPr="00D016F8">
        <w:rPr>
          <w:noProof/>
        </w:rPr>
        <w:t>(Hall et al., 2015)</w:t>
      </w:r>
      <w:r w:rsidR="00333544" w:rsidRPr="00D016F8">
        <w:fldChar w:fldCharType="end"/>
      </w:r>
      <w:r w:rsidR="00333544" w:rsidRPr="00D016F8">
        <w:t xml:space="preserve">, fatigue/sleepiness </w:t>
      </w:r>
      <w:r w:rsidR="00333544" w:rsidRPr="00D016F8">
        <w:fldChar w:fldCharType="begin"/>
      </w:r>
      <w:r w:rsidR="00333544" w:rsidRPr="00D016F8">
        <w:instrText xml:space="preserve"> ADDIN EN.CITE &lt;EndNote&gt;&lt;Cite&gt;&lt;Author&gt;Hamidovic&lt;/Author&gt;&lt;Year&gt;2009&lt;/Year&gt;&lt;RecNum&gt;6910&lt;/RecNum&gt;&lt;DisplayText&gt;(Hamidovic and de Wit, 2009)&lt;/DisplayText&gt;&lt;record&gt;&lt;rec-number&gt;6910&lt;/rec-number&gt;&lt;foreign-keys&gt;&lt;key app="EN" db-id="s529rw2f5ewwxae0fvjx25x5ta9wfwdvaf0x" timestamp="1483539614"&gt;6910&lt;/key&gt;&lt;/foreign-keys&gt;&lt;ref-type name="Journal Article"&gt;17&lt;/ref-type&gt;&lt;contributors&gt;&lt;authors&gt;&lt;author&gt;Hamidovic, Ajna&lt;/author&gt;&lt;author&gt;de Wit, Harriet&lt;/author&gt;&lt;/authors&gt;&lt;/contributors&gt;&lt;titles&gt;&lt;title&gt;Sleep deprivation increases cigarette smoking&lt;/title&gt;&lt;secondary-title&gt;Pharmacology Biochemistry and Behavior&lt;/secondary-title&gt;&lt;/titles&gt;&lt;periodical&gt;&lt;full-title&gt;Pharmacology Biochemistry and Behavior&lt;/full-title&gt;&lt;abbr-1&gt;Pharmacol. Biochem. Behav.&lt;/abbr-1&gt;&lt;/periodical&gt;&lt;pages&gt;263-269&lt;/pages&gt;&lt;volume&gt;93&lt;/volume&gt;&lt;number&gt;3&lt;/number&gt;&lt;keywords&gt;&lt;keyword&gt;Sleep deprivation&lt;/keyword&gt;&lt;keyword&gt;Cigarette choice&lt;/keyword&gt;&lt;keyword&gt;Impulsivity&lt;/keyword&gt;&lt;keyword&gt;Response inhibition&lt;/keyword&gt;&lt;keyword&gt;Lapses in attention&lt;/keyword&gt;&lt;keyword&gt;Cravings&lt;/keyword&gt;&lt;/keywords&gt;&lt;dates&gt;&lt;year&gt;2009&lt;/year&gt;&lt;pub-dates&gt;&lt;date&gt;9//&lt;/date&gt;&lt;/pub-dates&gt;&lt;/dates&gt;&lt;isbn&gt;0091-3057&lt;/isbn&gt;&lt;urls&gt;&lt;related-urls&gt;&lt;url&gt;http://www.sciencedirect.com/science/article/pii/S0091305708003821&lt;/url&gt;&lt;/related-urls&gt;&lt;/urls&gt;&lt;electronic-resource-num&gt;http://dx.doi.org/10.1016/j.pbb.2008.12.005&lt;/electronic-resource-num&gt;&lt;/record&gt;&lt;/Cite&gt;&lt;/EndNote&gt;</w:instrText>
      </w:r>
      <w:r w:rsidR="00333544" w:rsidRPr="00D016F8">
        <w:fldChar w:fldCharType="separate"/>
      </w:r>
      <w:r w:rsidR="00333544" w:rsidRPr="00D016F8">
        <w:rPr>
          <w:noProof/>
        </w:rPr>
        <w:t>(Hamidovic and de Wit, 2009)</w:t>
      </w:r>
      <w:r w:rsidR="00333544" w:rsidRPr="00D016F8">
        <w:fldChar w:fldCharType="end"/>
      </w:r>
      <w:r w:rsidR="00333544" w:rsidRPr="00D016F8">
        <w:t xml:space="preserve"> and reward </w:t>
      </w:r>
      <w:r w:rsidR="00CD42FA" w:rsidRPr="00D016F8">
        <w:t xml:space="preserve">hyposensitivity </w:t>
      </w:r>
      <w:r w:rsidR="00333544" w:rsidRPr="00D016F8">
        <w:fldChar w:fldCharType="begin"/>
      </w:r>
      <w:r w:rsidR="00333544" w:rsidRPr="00D016F8">
        <w:instrText xml:space="preserve"> ADDIN EN.CITE &lt;EndNote&gt;&lt;Cite&gt;&lt;Author&gt;Peechatka&lt;/Author&gt;&lt;Year&gt;2015&lt;/Year&gt;&lt;RecNum&gt;6917&lt;/RecNum&gt;&lt;DisplayText&gt;(Peechatka et al., 2015)&lt;/DisplayText&gt;&lt;record&gt;&lt;rec-number&gt;6917&lt;/rec-number&gt;&lt;foreign-keys&gt;&lt;key app="EN" db-id="s529rw2f5ewwxae0fvjx25x5ta9wfwdvaf0x" timestamp="1483628885"&gt;6917&lt;/key&gt;&lt;/foreign-keys&gt;&lt;ref-type name="Journal Article"&gt;17&lt;/ref-type&gt;&lt;contributors&gt;&lt;authors&gt;&lt;author&gt;Peechatka, Alyssa L.&lt;/author&gt;&lt;author&gt;Whitton, Alexis E.&lt;/author&gt;&lt;author&gt;Farmer, Stacey L.&lt;/author&gt;&lt;author&gt;Pizzagalli, Diego A.&lt;/author&gt;&lt;author&gt;Janes, Amy C.&lt;/author&gt;&lt;/authors&gt;&lt;/contributors&gt;&lt;titles&gt;&lt;title&gt;Cigarette craving is associated with blunted reward processing in nicotine-dependent smokers&lt;/title&gt;&lt;secondary-title&gt;Drug and Alcohol Dependence&lt;/secondary-title&gt;&lt;/titles&gt;&lt;periodical&gt;&lt;full-title&gt;Drug and Alcohol Dependence&lt;/full-title&gt;&lt;abbr-1&gt;Drug Alcohol Depend.&lt;/abbr-1&gt;&lt;/periodical&gt;&lt;pages&gt;202-207&lt;/pages&gt;&lt;volume&gt;155&lt;/volume&gt;&lt;keywords&gt;&lt;keyword&gt;Smoking&lt;/keyword&gt;&lt;keyword&gt;Craving&lt;/keyword&gt;&lt;keyword&gt;Nicotine&lt;/keyword&gt;&lt;keyword&gt;Reward&lt;/keyword&gt;&lt;keyword&gt;Anhedonia&lt;/keyword&gt;&lt;/keywords&gt;&lt;dates&gt;&lt;year&gt;2015&lt;/year&gt;&lt;pub-dates&gt;&lt;date&gt;10/1/&lt;/date&gt;&lt;/pub-dates&gt;&lt;/dates&gt;&lt;isbn&gt;0376-8716&lt;/isbn&gt;&lt;urls&gt;&lt;related-urls&gt;&lt;url&gt;http://www.sciencedirect.com/science/article/pii/S0376871615003865&lt;/url&gt;&lt;/related-urls&gt;&lt;/urls&gt;&lt;electronic-resource-num&gt;http://dx.doi.org/10.1016/j.drugalcdep.2015.07.015&lt;/electronic-resource-num&gt;&lt;/record&gt;&lt;/Cite&gt;&lt;/EndNote&gt;</w:instrText>
      </w:r>
      <w:r w:rsidR="00333544" w:rsidRPr="00D016F8">
        <w:fldChar w:fldCharType="separate"/>
      </w:r>
      <w:r w:rsidR="00333544" w:rsidRPr="00D016F8">
        <w:rPr>
          <w:noProof/>
        </w:rPr>
        <w:t>(Peechatka et al., 2015)</w:t>
      </w:r>
      <w:r w:rsidR="00333544" w:rsidRPr="00D016F8">
        <w:fldChar w:fldCharType="end"/>
      </w:r>
      <w:r w:rsidR="00333544" w:rsidRPr="00D016F8">
        <w:t>.</w:t>
      </w:r>
      <w:r w:rsidR="00E22179" w:rsidRPr="00D016F8">
        <w:t xml:space="preserve"> Although it remains to be tested whether depressed smokers are more sensitive to all of these adverse triggers, our finding that they are more sensitive to both mood</w:t>
      </w:r>
      <w:r w:rsidR="00D016F8">
        <w:t xml:space="preserve"> induction</w:t>
      </w:r>
      <w:r w:rsidR="00E22179" w:rsidRPr="00D016F8">
        <w:t xml:space="preserve"> and abstinence suggests this may be the case.</w:t>
      </w:r>
      <w:r w:rsidR="00D016F8">
        <w:t xml:space="preserve"> I</w:t>
      </w:r>
      <w:r w:rsidR="00E22179" w:rsidRPr="00D016F8">
        <w:t xml:space="preserve">f </w:t>
      </w:r>
      <w:r w:rsidR="00E22179" w:rsidRPr="00D016F8">
        <w:lastRenderedPageBreak/>
        <w:t xml:space="preserve">depressed smokers were more </w:t>
      </w:r>
      <w:r w:rsidR="001206F0" w:rsidRPr="00D016F8">
        <w:t>sensi</w:t>
      </w:r>
      <w:r w:rsidR="00E22179" w:rsidRPr="00D016F8">
        <w:t>tive to a</w:t>
      </w:r>
      <w:r w:rsidR="001206F0" w:rsidRPr="00D016F8">
        <w:t xml:space="preserve"> wide </w:t>
      </w:r>
      <w:r w:rsidR="0073127B" w:rsidRPr="00D016F8">
        <w:t>a range of adverse triggers</w:t>
      </w:r>
      <w:r w:rsidR="00E22179" w:rsidRPr="00D016F8">
        <w:t>, this</w:t>
      </w:r>
      <w:r w:rsidR="0073127B" w:rsidRPr="00D016F8">
        <w:t xml:space="preserve"> </w:t>
      </w:r>
      <w:r w:rsidR="001206F0" w:rsidRPr="00D016F8">
        <w:t xml:space="preserve">could be due to generalisation between </w:t>
      </w:r>
      <w:r w:rsidR="00E22179" w:rsidRPr="00D016F8">
        <w:t>adverse</w:t>
      </w:r>
      <w:r w:rsidR="001206F0" w:rsidRPr="00D016F8">
        <w:t xml:space="preserve"> states </w:t>
      </w:r>
      <w:r w:rsidR="00040B30" w:rsidRPr="00D016F8">
        <w:t>based on experiential overlap</w:t>
      </w:r>
      <w:r w:rsidR="008B18B9" w:rsidRPr="00D016F8">
        <w:t xml:space="preserve"> </w:t>
      </w:r>
      <w:r w:rsidR="008B18B9" w:rsidRPr="00D016F8">
        <w:fldChar w:fldCharType="begin">
          <w:fldData xml:space="preserve">PEVuZE5vdGU+PENpdGU+PEF1dGhvcj5Xb29kPC9BdXRob3I+PFllYXI+MTk4OTwvWWVhcj48UmVj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</w:fldData>
        </w:fldChar>
      </w:r>
      <w:r w:rsidR="008B18B9" w:rsidRPr="00D016F8">
        <w:instrText xml:space="preserve"> ADDIN EN.CITE </w:instrText>
      </w:r>
      <w:r w:rsidR="008B18B9" w:rsidRPr="00D016F8">
        <w:fldChar w:fldCharType="begin">
          <w:fldData xml:space="preserve">PEVuZE5vdGU+PENpdGU+PEF1dGhvcj5Xb29kPC9BdXRob3I+PFllYXI+MTk4OTwvWWVhcj48UmVj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</w:fldData>
        </w:fldChar>
      </w:r>
      <w:r w:rsidR="008B18B9" w:rsidRPr="00D016F8">
        <w:instrText xml:space="preserve"> ADDIN EN.CITE.DATA </w:instrText>
      </w:r>
      <w:r w:rsidR="008B18B9" w:rsidRPr="00D016F8">
        <w:fldChar w:fldCharType="end"/>
      </w:r>
      <w:r w:rsidR="008B18B9" w:rsidRPr="00D016F8">
        <w:fldChar w:fldCharType="separate"/>
      </w:r>
      <w:r w:rsidR="008B18B9" w:rsidRPr="00D016F8">
        <w:rPr>
          <w:noProof/>
        </w:rPr>
        <w:t>(Baker et al., 2004; Wood et al., 1989)</w:t>
      </w:r>
      <w:r w:rsidR="008B18B9" w:rsidRPr="00D016F8">
        <w:fldChar w:fldCharType="end"/>
      </w:r>
      <w:r w:rsidR="008B18B9" w:rsidRPr="00D016F8">
        <w:t xml:space="preserve">, </w:t>
      </w:r>
      <w:r w:rsidR="001206F0" w:rsidRPr="00D016F8">
        <w:t xml:space="preserve">or because </w:t>
      </w:r>
      <w:r w:rsidR="00E22179" w:rsidRPr="00D016F8">
        <w:t>the adverse states</w:t>
      </w:r>
      <w:r w:rsidR="001206F0" w:rsidRPr="00D016F8">
        <w:t xml:space="preserve"> </w:t>
      </w:r>
      <w:r w:rsidR="00E22179" w:rsidRPr="00D016F8">
        <w:t xml:space="preserve">all </w:t>
      </w:r>
      <w:r w:rsidR="008B18B9" w:rsidRPr="00D016F8">
        <w:t xml:space="preserve">acquire motivational properties </w:t>
      </w:r>
      <w:r w:rsidR="00D016F8">
        <w:t>as a consequence of</w:t>
      </w:r>
      <w:r w:rsidR="001206F0" w:rsidRPr="00D016F8">
        <w:t xml:space="preserve"> being</w:t>
      </w:r>
      <w:r w:rsidR="008B18B9" w:rsidRPr="00D016F8">
        <w:t xml:space="preserve"> </w:t>
      </w:r>
      <w:r w:rsidR="00E22179" w:rsidRPr="00D016F8">
        <w:t xml:space="preserve">concurrently </w:t>
      </w:r>
      <w:r w:rsidR="008B18B9" w:rsidRPr="00D016F8">
        <w:t xml:space="preserve">mitigated by smoking </w:t>
      </w:r>
      <w:r w:rsidR="00FB0881" w:rsidRPr="00D016F8">
        <w:fldChar w:fldCharType="begin"/>
      </w:r>
      <w:r w:rsidR="00FB0881" w:rsidRPr="00D016F8">
        <w:instrText xml:space="preserve"> ADDIN EN.CITE &lt;EndNote&gt;&lt;Cite&gt;&lt;Author&gt;Pomerleau&lt;/Author&gt;&lt;Year&gt;1984&lt;/Year&gt;&lt;RecNum&gt;5480&lt;/RecNum&gt;&lt;DisplayText&gt;(Pomerleau and Pomerleau, 1984)&lt;/DisplayText&gt;&lt;record&gt;&lt;rec-number&gt;5480&lt;/rec-number&gt;&lt;foreign-keys&gt;&lt;key app="EN" db-id="s529rw2f5ewwxae0fvjx25x5ta9wfwdvaf0x" timestamp="1409222775"&gt;5480&lt;/key&gt;&lt;/foreign-keys&gt;&lt;ref-type name="Journal Article"&gt;17&lt;/ref-type&gt;&lt;contributors&gt;&lt;authors&gt;&lt;author&gt;Pomerleau, Ovide F.&lt;/author&gt;&lt;author&gt;Pomerleau, Cynthia S.&lt;/author&gt;&lt;/authors&gt;&lt;/contributors&gt;&lt;titles&gt;&lt;title&gt;Neuroregulators and the reinforcement of smoking: Towards a biobehavioral explanation&lt;/title&gt;&lt;secondary-title&gt;Neuroscience &amp;amp; Biobehavioral Reviews&lt;/secondary-title&gt;&lt;/titles&gt;&lt;periodical&gt;&lt;full-title&gt;Neuroscience &amp;amp; Biobehavioral Reviews&lt;/full-title&gt;&lt;abbr-1&gt;Neurosci. Biobehav. Rev.&lt;/abbr-1&gt;&lt;/periodical&gt;&lt;pages&gt;503-513&lt;/pages&gt;&lt;volume&gt;8&lt;/volume&gt;&lt;number&gt;4&lt;/number&gt;&lt;keywords&gt;&lt;keyword&gt;Acetylcholine&lt;/keyword&gt;&lt;keyword&gt;Beta-endorphin&lt;/keyword&gt;&lt;keyword&gt;Dopamine&lt;/keyword&gt;&lt;keyword&gt;Epinephrine&lt;/keyword&gt;&lt;keyword&gt;Neuroregulators&lt;/keyword&gt;&lt;keyword&gt;Nicotine&lt;/keyword&gt;&lt;keyword&gt;Norepinephrine&lt;/keyword&gt;&lt;keyword&gt;Reinforcement&lt;/keyword&gt;&lt;keyword&gt;Smoking&lt;/keyword&gt;&lt;keyword&gt;Substance abuse&lt;/keyword&gt;&lt;keyword&gt;Vasopressin&lt;/keyword&gt;&lt;/keywords&gt;&lt;dates&gt;&lt;year&gt;1984&lt;/year&gt;&lt;pub-dates&gt;&lt;date&gt;//Winter&lt;/date&gt;&lt;/pub-dates&gt;&lt;/dates&gt;&lt;isbn&gt;0149-7634&lt;/isbn&gt;&lt;urls&gt;&lt;related-urls&gt;&lt;url&gt;http://www.sciencedirect.com/science/article/pii/0149763484900071&lt;/url&gt;&lt;/related-urls&gt;&lt;/urls&gt;&lt;electronic-resource-num&gt;http://dx.doi.org/10.1016/0149-7634(84)90007-1&lt;/electronic-resource-num&gt;&lt;/record&gt;&lt;/Cite&gt;&lt;/EndNote&gt;</w:instrText>
      </w:r>
      <w:r w:rsidR="00FB0881" w:rsidRPr="00D016F8">
        <w:fldChar w:fldCharType="separate"/>
      </w:r>
      <w:r w:rsidR="00FB0881" w:rsidRPr="00D016F8">
        <w:rPr>
          <w:noProof/>
        </w:rPr>
        <w:t>(Pomerleau and Pomerleau, 1984)</w:t>
      </w:r>
      <w:r w:rsidR="00FB0881" w:rsidRPr="00D016F8">
        <w:fldChar w:fldCharType="end"/>
      </w:r>
      <w:r w:rsidR="001206F0" w:rsidRPr="00D016F8">
        <w:t>.</w:t>
      </w:r>
    </w:p>
    <w:p w14:paraId="5D8FE069" w14:textId="76B088B5" w:rsidR="0025560B" w:rsidRPr="00D016F8" w:rsidRDefault="0025560B" w:rsidP="0066569F">
      <w:r w:rsidRPr="00D016F8">
        <w:t xml:space="preserve">If depressed individuals’ tobacco dependence is driven by sensitivity to a cluster of adverse triggers, then treating only one trigger should achieve only limited therapeutic efficacy. Indeed, existing therapies </w:t>
      </w:r>
      <w:r w:rsidR="00CD42FA" w:rsidRPr="00D016F8">
        <w:t xml:space="preserve">which </w:t>
      </w:r>
      <w:r w:rsidRPr="00D016F8">
        <w:t xml:space="preserve">treat negative mood </w:t>
      </w:r>
      <w:r w:rsidRPr="00D016F8">
        <w:fldChar w:fldCharType="begin"/>
      </w:r>
      <w:r w:rsidRPr="00D016F8">
        <w:instrText xml:space="preserve"> ADDIN EN.CITE &lt;EndNote&gt;&lt;Cite&gt;&lt;Author&gt;Hartmann-Boyce&lt;/Author&gt;&lt;Year&gt;2014&lt;/Year&gt;&lt;RecNum&gt;6866&lt;/RecNum&gt;&lt;DisplayText&gt;(Hartmann-Boyce et al., 2014)&lt;/DisplayText&gt;&lt;record&gt;&lt;rec-number&gt;6866&lt;/rec-number&gt;&lt;foreign-keys&gt;&lt;key app="EN" db-id="s529rw2f5ewwxae0fvjx25x5ta9wfwdvaf0x" timestamp="1481878955"&gt;6866&lt;/key&gt;&lt;/foreign-keys&gt;&lt;ref-type name="Journal Article"&gt;17&lt;/ref-type&gt;&lt;contributors&gt;&lt;authors&gt;&lt;author&gt;Hartmann-Boyce, J.&lt;/author&gt;&lt;author&gt;Stead, L. F.&lt;/author&gt;&lt;author&gt;Cahill, K.&lt;/author&gt;&lt;author&gt;Lancaster, T.&lt;/author&gt;&lt;/authors&gt;&lt;/contributors&gt;&lt;titles&gt;&lt;title&gt;Efficacy of interventions to combat tobacco addiction: Cochrane update of 2013 reviews&lt;/title&gt;&lt;secondary-title&gt;Addiction&lt;/secondary-title&gt;&lt;/titles&gt;&lt;periodical&gt;&lt;full-title&gt;Addiction&lt;/full-title&gt;&lt;abbr-1&gt;Addiction&lt;/abbr-1&gt;&lt;/periodical&gt;&lt;pages&gt;1414-1425&lt;/pages&gt;&lt;volume&gt;109&lt;/volume&gt;&lt;number&gt;9&lt;/number&gt;&lt;keywords&gt;&lt;keyword&gt;Behavioural therapies&lt;/keyword&gt;&lt;keyword&gt;cessation&lt;/keyword&gt;&lt;keyword&gt;pharmacotherapies&lt;/keyword&gt;&lt;keyword&gt;prevention&lt;/keyword&gt;&lt;keyword&gt;systematic review&lt;/keyword&gt;&lt;keyword&gt;tobacco&lt;/keyword&gt;&lt;/keywords&gt;&lt;dates&gt;&lt;year&gt;2014&lt;/year&gt;&lt;/dates&gt;&lt;isbn&gt;1360-0443&lt;/isbn&gt;&lt;urls&gt;&lt;related-urls&gt;&lt;url&gt;http://dx.doi.org/10.1111/add.12633&lt;/url&gt;&lt;/related-urls&gt;&lt;/urls&gt;&lt;electronic-resource-num&gt;10.1111/add.12633&lt;/electronic-resource-num&gt;&lt;/record&gt;&lt;/Cite&gt;&lt;/EndNote&gt;</w:instrText>
      </w:r>
      <w:r w:rsidRPr="00D016F8">
        <w:fldChar w:fldCharType="separate"/>
      </w:r>
      <w:r w:rsidRPr="00D016F8">
        <w:rPr>
          <w:noProof/>
        </w:rPr>
        <w:t>(Hartmann-Boyce et al., 2014)</w:t>
      </w:r>
      <w:r w:rsidRPr="00D016F8">
        <w:fldChar w:fldCharType="end"/>
      </w:r>
      <w:r w:rsidRPr="00D016F8">
        <w:t xml:space="preserve"> or withdrawal </w:t>
      </w:r>
      <w:r w:rsidR="007A1313" w:rsidRPr="00D016F8">
        <w:t xml:space="preserve">symptoms </w:t>
      </w:r>
      <w:r w:rsidRPr="00D016F8">
        <w:fldChar w:fldCharType="begin">
          <w:fldData xml:space="preserve">PEVuZE5vdGU+PENpdGU+PEF1dGhvcj5QaXBlcjwvQXV0aG9yPjxZZWFyPjIwMDg8L1llYXI+PFJl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</w:fldData>
        </w:fldChar>
      </w:r>
      <w:r w:rsidRPr="00D016F8">
        <w:instrText xml:space="preserve"> ADDIN EN.CITE </w:instrText>
      </w:r>
      <w:r w:rsidRPr="00D016F8">
        <w:fldChar w:fldCharType="begin">
          <w:fldData xml:space="preserve">PEVuZE5vdGU+PENpdGU+PEF1dGhvcj5QaXBlcjwvQXV0aG9yPjxZZWFyPjIwMDg8L1llYXI+PFJl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</w:fldData>
        </w:fldChar>
      </w:r>
      <w:r w:rsidRPr="00D016F8">
        <w:instrText xml:space="preserve"> ADDIN EN.CITE.DATA </w:instrText>
      </w:r>
      <w:r w:rsidRPr="00D016F8">
        <w:fldChar w:fldCharType="end"/>
      </w:r>
      <w:r w:rsidRPr="00D016F8">
        <w:fldChar w:fldCharType="separate"/>
      </w:r>
      <w:r w:rsidRPr="00D016F8">
        <w:rPr>
          <w:noProof/>
        </w:rPr>
        <w:t>(Ferguson et al., 2006; McCarthy et al., 2008; Piper et al., 2008)</w:t>
      </w:r>
      <w:r w:rsidRPr="00D016F8">
        <w:fldChar w:fldCharType="end"/>
      </w:r>
      <w:r w:rsidRPr="00D016F8">
        <w:t xml:space="preserve"> achieve only modest efficacy.</w:t>
      </w:r>
      <w:r w:rsidR="007A1313" w:rsidRPr="00D016F8">
        <w:t xml:space="preserve"> </w:t>
      </w:r>
      <w:r w:rsidR="000F552A" w:rsidRPr="00D016F8">
        <w:t xml:space="preserve">An important adjunct may come from </w:t>
      </w:r>
      <w:r w:rsidR="004803AB" w:rsidRPr="00D016F8">
        <w:t xml:space="preserve">a novel </w:t>
      </w:r>
      <w:r w:rsidR="007A1313" w:rsidRPr="00D016F8">
        <w:t>cognitive behavior</w:t>
      </w:r>
      <w:r w:rsidR="004803AB" w:rsidRPr="00D016F8">
        <w:t>al approach</w:t>
      </w:r>
      <w:r w:rsidR="007A1313" w:rsidRPr="00D016F8">
        <w:t xml:space="preserve"> which first ascertain</w:t>
      </w:r>
      <w:r w:rsidR="004803AB" w:rsidRPr="00D016F8">
        <w:t>s</w:t>
      </w:r>
      <w:r w:rsidR="007A1313" w:rsidRPr="00D016F8">
        <w:t xml:space="preserve"> individuals’ range of adverse triggers for drug use, and then challenge</w:t>
      </w:r>
      <w:r w:rsidR="004803AB" w:rsidRPr="00D016F8">
        <w:t>s</w:t>
      </w:r>
      <w:r w:rsidR="007A1313" w:rsidRPr="00D016F8">
        <w:t xml:space="preserve"> their beliefs that drug use helps cope with these adverse states, thus treating multiple triggers </w:t>
      </w:r>
      <w:r w:rsidR="000F552A" w:rsidRPr="00D016F8">
        <w:t>simultaneously</w:t>
      </w:r>
      <w:r w:rsidR="007A1313" w:rsidRPr="00D016F8">
        <w:t>. Th</w:t>
      </w:r>
      <w:r w:rsidR="004803AB" w:rsidRPr="00D016F8">
        <w:t>is technique</w:t>
      </w:r>
      <w:r w:rsidR="007A1313" w:rsidRPr="00D016F8">
        <w:t xml:space="preserve"> produce</w:t>
      </w:r>
      <w:r w:rsidR="004803AB" w:rsidRPr="00D016F8">
        <w:t>s</w:t>
      </w:r>
      <w:r w:rsidR="007A1313" w:rsidRPr="00D016F8">
        <w:t xml:space="preserve"> superior treatment outcomes </w:t>
      </w:r>
      <w:r w:rsidR="00C60D99" w:rsidRPr="00D016F8">
        <w:t>compared to standard treatment in drinkers or smokers with either anxiety disorder or who report high coping motives</w:t>
      </w:r>
      <w:r w:rsidR="004803AB" w:rsidRPr="00D016F8">
        <w:t xml:space="preserve"> </w:t>
      </w:r>
      <w:r w:rsidR="007A1313" w:rsidRPr="00D016F8">
        <w:fldChar w:fldCharType="begin">
          <w:fldData xml:space="preserve">PEVuZE5vdGU+PENpdGU+PEF1dGhvcj5TdGFzaWV3aWN6PC9BdXRob3I+PFllYXI+MjAxMzwvWWVh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</w:fldData>
        </w:fldChar>
      </w:r>
      <w:r w:rsidR="007A1313" w:rsidRPr="00D016F8">
        <w:instrText xml:space="preserve"> ADDIN EN.CITE </w:instrText>
      </w:r>
      <w:r w:rsidR="007A1313" w:rsidRPr="00D016F8">
        <w:fldChar w:fldCharType="begin">
          <w:fldData xml:space="preserve">PEVuZE5vdGU+PENpdGU+PEF1dGhvcj5TdGFzaWV3aWN6PC9BdXRob3I+PFllYXI+MjAxMzwvWWVh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</w:fldData>
        </w:fldChar>
      </w:r>
      <w:r w:rsidR="007A1313" w:rsidRPr="00D016F8">
        <w:instrText xml:space="preserve"> ADDIN EN.CITE.DATA </w:instrText>
      </w:r>
      <w:r w:rsidR="007A1313" w:rsidRPr="00D016F8">
        <w:fldChar w:fldCharType="end"/>
      </w:r>
      <w:r w:rsidR="007A1313" w:rsidRPr="00D016F8">
        <w:fldChar w:fldCharType="separate"/>
      </w:r>
      <w:r w:rsidR="007A1313" w:rsidRPr="00D016F8">
        <w:rPr>
          <w:noProof/>
        </w:rPr>
        <w:t>(Anker et al., 2016; Bradizza et al., 2017; Kushner et al., 2013; Stasiewicz et al., 2013)</w:t>
      </w:r>
      <w:r w:rsidR="007A1313" w:rsidRPr="00D016F8">
        <w:fldChar w:fldCharType="end"/>
      </w:r>
      <w:r w:rsidR="00B95D12" w:rsidRPr="00D016F8">
        <w:t xml:space="preserve"> </w:t>
      </w:r>
      <w:r w:rsidR="00C60D99" w:rsidRPr="00D016F8">
        <w:t>suggesting</w:t>
      </w:r>
      <w:r w:rsidR="00B95D12" w:rsidRPr="00D016F8">
        <w:t xml:space="preserve"> that </w:t>
      </w:r>
      <w:r w:rsidR="000F552A" w:rsidRPr="00D016F8">
        <w:t xml:space="preserve">concurrent treatment of the </w:t>
      </w:r>
      <w:r w:rsidR="00911516" w:rsidRPr="00D016F8">
        <w:t>trigger</w:t>
      </w:r>
      <w:r w:rsidR="000F552A" w:rsidRPr="00D016F8">
        <w:t xml:space="preserve"> cluster may represent a progressive approach</w:t>
      </w:r>
      <w:r w:rsidR="00E90AAC" w:rsidRPr="00D016F8">
        <w:t xml:space="preserve"> for depressed smokers</w:t>
      </w:r>
      <w:r w:rsidR="00911516" w:rsidRPr="00D016F8">
        <w:t>.</w:t>
      </w:r>
    </w:p>
    <w:p w14:paraId="45F6FB91" w14:textId="43371E9F" w:rsidR="003B5050" w:rsidRPr="00D016F8" w:rsidRDefault="009979FD" w:rsidP="00C437CF">
      <w:r w:rsidRPr="00D016F8">
        <w:t>To conclude,</w:t>
      </w:r>
      <w:r w:rsidR="00DD7191" w:rsidRPr="00D016F8">
        <w:t xml:space="preserve"> </w:t>
      </w:r>
      <w:r w:rsidR="00C8568E" w:rsidRPr="00D016F8">
        <w:t xml:space="preserve">the current study provided evidence that </w:t>
      </w:r>
      <w:r w:rsidR="000F2CF8" w:rsidRPr="00D016F8">
        <w:t xml:space="preserve">current </w:t>
      </w:r>
      <w:r w:rsidR="00DD7191" w:rsidRPr="00D016F8">
        <w:t xml:space="preserve">major depression and depression symptoms </w:t>
      </w:r>
      <w:r w:rsidR="003426C9" w:rsidRPr="00D016F8">
        <w:t>are</w:t>
      </w:r>
      <w:r w:rsidR="00DD7191" w:rsidRPr="00D016F8">
        <w:t xml:space="preserve"> associated with increased </w:t>
      </w:r>
      <w:r w:rsidR="003B1F72" w:rsidRPr="00D016F8">
        <w:t>sensitivity</w:t>
      </w:r>
      <w:r w:rsidR="00DD7191" w:rsidRPr="00D016F8">
        <w:t xml:space="preserve"> to </w:t>
      </w:r>
      <w:r w:rsidR="00D4045E" w:rsidRPr="00D016F8">
        <w:t xml:space="preserve">both </w:t>
      </w:r>
      <w:r w:rsidR="00315374" w:rsidRPr="00D016F8">
        <w:t xml:space="preserve">negative </w:t>
      </w:r>
      <w:r w:rsidR="00DD7191" w:rsidRPr="00D016F8">
        <w:t xml:space="preserve">mood and abstinence induced increases in tobacco-seeking </w:t>
      </w:r>
      <w:r w:rsidR="00AA74AE" w:rsidRPr="00D016F8">
        <w:t>behavior</w:t>
      </w:r>
      <w:r w:rsidR="00911516" w:rsidRPr="00D016F8">
        <w:t xml:space="preserve">, and these two sensitivities were highly correlated. </w:t>
      </w:r>
      <w:r w:rsidR="003426C9" w:rsidRPr="00D016F8">
        <w:t xml:space="preserve">These findings fit with the view </w:t>
      </w:r>
      <w:r w:rsidR="003426C9" w:rsidRPr="00D016F8">
        <w:rPr>
          <w:szCs w:val="24"/>
        </w:rPr>
        <w:t>that depressed individuals</w:t>
      </w:r>
      <w:r w:rsidR="000075D5" w:rsidRPr="00D016F8">
        <w:rPr>
          <w:szCs w:val="24"/>
        </w:rPr>
        <w:t>’</w:t>
      </w:r>
      <w:r w:rsidR="003426C9" w:rsidRPr="00D016F8">
        <w:rPr>
          <w:szCs w:val="24"/>
        </w:rPr>
        <w:t xml:space="preserve"> risk of drug dependence, persistence and relapse </w:t>
      </w:r>
      <w:r w:rsidR="000075D5" w:rsidRPr="00D016F8">
        <w:rPr>
          <w:szCs w:val="24"/>
        </w:rPr>
        <w:t>is underpinned by a</w:t>
      </w:r>
      <w:r w:rsidR="003426C9" w:rsidRPr="00D016F8">
        <w:rPr>
          <w:szCs w:val="24"/>
        </w:rPr>
        <w:t xml:space="preserve"> cluster of correlated adverse </w:t>
      </w:r>
      <w:proofErr w:type="spellStart"/>
      <w:r w:rsidR="003426C9" w:rsidRPr="00D016F8">
        <w:rPr>
          <w:szCs w:val="24"/>
        </w:rPr>
        <w:t>in</w:t>
      </w:r>
      <w:r w:rsidR="003426C9" w:rsidRPr="00D016F8">
        <w:t>teroceptive</w:t>
      </w:r>
      <w:proofErr w:type="spellEnd"/>
      <w:r w:rsidR="003426C9" w:rsidRPr="00D016F8">
        <w:t>-emotional triggers for smoking behavior.</w:t>
      </w:r>
      <w:r w:rsidR="000075D5" w:rsidRPr="00D016F8">
        <w:t xml:space="preserve"> </w:t>
      </w:r>
      <w:r w:rsidR="00CD42FA" w:rsidRPr="00D016F8">
        <w:t xml:space="preserve">Improved </w:t>
      </w:r>
      <w:r w:rsidR="003B5050" w:rsidRPr="00D016F8">
        <w:t xml:space="preserve">therapeutic outcomes </w:t>
      </w:r>
      <w:r w:rsidR="00CD42FA" w:rsidRPr="00D016F8">
        <w:t xml:space="preserve">in </w:t>
      </w:r>
      <w:r w:rsidR="003B5050" w:rsidRPr="00D016F8">
        <w:lastRenderedPageBreak/>
        <w:t xml:space="preserve">depressed </w:t>
      </w:r>
      <w:r w:rsidR="000075D5" w:rsidRPr="00D016F8">
        <w:t xml:space="preserve">smokers </w:t>
      </w:r>
      <w:r w:rsidR="00CD42FA" w:rsidRPr="00D016F8">
        <w:t xml:space="preserve">may only be achieved by </w:t>
      </w:r>
      <w:r w:rsidR="000075D5" w:rsidRPr="00D016F8">
        <w:t>simultaneous</w:t>
      </w:r>
      <w:r w:rsidR="00CD42FA" w:rsidRPr="00D016F8">
        <w:t xml:space="preserve">ly treating </w:t>
      </w:r>
      <w:r w:rsidR="000075D5" w:rsidRPr="00D016F8">
        <w:t xml:space="preserve">the </w:t>
      </w:r>
      <w:r w:rsidR="00CD42FA" w:rsidRPr="00D016F8">
        <w:t>entire cluster</w:t>
      </w:r>
      <w:r w:rsidR="000075D5" w:rsidRPr="00D016F8">
        <w:t xml:space="preserve"> of adverse triggers</w:t>
      </w:r>
      <w:r w:rsidR="00CD42FA" w:rsidRPr="00D016F8">
        <w:t>.</w:t>
      </w:r>
      <w:r w:rsidR="000075D5" w:rsidRPr="00D016F8">
        <w:t xml:space="preserve"> </w:t>
      </w:r>
    </w:p>
    <w:p w14:paraId="1BEC8978" w14:textId="77777777" w:rsidR="007B5E28" w:rsidRPr="00D016F8" w:rsidRDefault="007B5E28">
      <w:pPr>
        <w:spacing w:after="160" w:line="259" w:lineRule="auto"/>
        <w:jc w:val="left"/>
      </w:pPr>
      <w:r w:rsidRPr="00D016F8">
        <w:br w:type="page"/>
      </w:r>
    </w:p>
    <w:p w14:paraId="063DCBE5" w14:textId="77777777" w:rsidR="00AE2F6D" w:rsidRPr="00D016F8" w:rsidRDefault="00390E2F" w:rsidP="00FD6758">
      <w:pPr>
        <w:pStyle w:val="Heading2"/>
        <w:jc w:val="left"/>
        <w:rPr>
          <w:u w:val="single"/>
        </w:rPr>
      </w:pPr>
      <w:r w:rsidRPr="00D016F8">
        <w:lastRenderedPageBreak/>
        <w:t>References</w:t>
      </w:r>
    </w:p>
    <w:p w14:paraId="30930B98" w14:textId="77777777" w:rsidR="00857CB1" w:rsidRPr="00D016F8" w:rsidRDefault="00C1477B" w:rsidP="0052774A">
      <w:pPr>
        <w:pStyle w:val="EndNoteBibliography"/>
        <w:spacing w:after="0"/>
        <w:ind w:left="567" w:hanging="567"/>
      </w:pPr>
      <w:r w:rsidRPr="00D016F8">
        <w:rPr>
          <w:rFonts w:eastAsiaTheme="minorHAnsi"/>
          <w:lang w:eastAsia="en-US"/>
        </w:rPr>
        <w:fldChar w:fldCharType="begin"/>
      </w:r>
      <w:r w:rsidRPr="00D016F8">
        <w:rPr>
          <w:rFonts w:eastAsiaTheme="minorHAnsi"/>
          <w:lang w:eastAsia="en-US"/>
        </w:rPr>
        <w:instrText xml:space="preserve"> ADDIN EN.REFLIST </w:instrText>
      </w:r>
      <w:r w:rsidRPr="00D016F8">
        <w:rPr>
          <w:rFonts w:eastAsiaTheme="minorHAnsi"/>
          <w:lang w:eastAsia="en-US"/>
        </w:rPr>
        <w:fldChar w:fldCharType="separate"/>
      </w:r>
      <w:r w:rsidR="00857CB1" w:rsidRPr="00D016F8">
        <w:t>Aguirre, C., Madrid, J., Leventhal, A.M., 2015. Tobacco withdrawal symptoms mediate motivation to reinstate smoking during abstinence. J Abnorm Psychol 124, 623-634.</w:t>
      </w:r>
    </w:p>
    <w:p w14:paraId="0FF35064" w14:textId="77777777" w:rsidR="00857CB1" w:rsidRPr="00D016F8" w:rsidRDefault="00857CB1" w:rsidP="0052774A">
      <w:pPr>
        <w:pStyle w:val="EndNoteBibliography"/>
        <w:spacing w:after="0"/>
        <w:ind w:left="567" w:hanging="567"/>
      </w:pPr>
      <w:r w:rsidRPr="00D016F8">
        <w:t>Anker, J.J., Kushner, M.G., Thuras, P., Menk, J., Unruh, A.S., 2016. Drinking to cope with negative emotions moderates alcohol use disorder treatment response in patients with co-occurring anxiety disorder. Drug Alcohol Depend 159, 93-100.</w:t>
      </w:r>
    </w:p>
    <w:p w14:paraId="56E55654" w14:textId="77777777" w:rsidR="00857CB1" w:rsidRPr="00D016F8" w:rsidRDefault="00857CB1" w:rsidP="0052774A">
      <w:pPr>
        <w:pStyle w:val="EndNoteBibliography"/>
        <w:spacing w:after="0"/>
        <w:ind w:left="567" w:hanging="567"/>
      </w:pPr>
      <w:r w:rsidRPr="00D016F8">
        <w:t>Ashare, R., Strasser, A.A., Wileyto, E.P., Cuevas, J., Audrain-McGovern, J., 2014. Cognitive deficits specific to depression-prone smokers during abstinence. Exp Clin Psychopharmacol 22, 323-331.</w:t>
      </w:r>
    </w:p>
    <w:p w14:paraId="23F579CA" w14:textId="77777777" w:rsidR="00857CB1" w:rsidRPr="00D016F8" w:rsidRDefault="00857CB1" w:rsidP="0052774A">
      <w:pPr>
        <w:pStyle w:val="EndNoteBibliography"/>
        <w:spacing w:after="0"/>
        <w:ind w:left="567" w:hanging="567"/>
      </w:pPr>
      <w:r w:rsidRPr="00D016F8">
        <w:t>Audrain-McGovern, J., Wileyto, E.P., Ashare, R., Cuevas, J., Strasser, A.A., 2014. Reward and affective regulation in depression-prone smokers. Biol Psychiatry 76, 689–697.</w:t>
      </w:r>
    </w:p>
    <w:p w14:paraId="4C47D1CF" w14:textId="77777777" w:rsidR="00857CB1" w:rsidRPr="00D016F8" w:rsidRDefault="00857CB1" w:rsidP="0052774A">
      <w:pPr>
        <w:pStyle w:val="EndNoteBibliography"/>
        <w:spacing w:after="0"/>
        <w:ind w:left="567" w:hanging="567"/>
      </w:pPr>
      <w:r w:rsidRPr="00D016F8">
        <w:t>Back, S.E., Hartwell, K., DeSantis, S.M., Saladin, M., McRae-Clark, A.L., Price, K.L., Moran-Santa Maria, M.M., Baker, N.L., Spratt, E., Kreek, M.J., Brady, K.T., 2010. Reactivity to laboratory stress provocation predicts relapse to cocaine. Drug Alcohol Depend 106, 21-27.</w:t>
      </w:r>
    </w:p>
    <w:p w14:paraId="53A36601" w14:textId="77777777" w:rsidR="00857CB1" w:rsidRPr="00D016F8" w:rsidRDefault="00857CB1" w:rsidP="0052774A">
      <w:pPr>
        <w:pStyle w:val="EndNoteBibliography"/>
        <w:spacing w:after="0"/>
        <w:ind w:left="567" w:hanging="567"/>
      </w:pPr>
      <w:r w:rsidRPr="00D016F8">
        <w:t>Baker, T.B., Piper, M.E., McCarthy, D.E., Majeskie, M.R., Fiore, M.C., 2004. Addiction motivation reformulated: An affective processing model of negative reinforcement. Psychol Rev 111, 33-51.</w:t>
      </w:r>
    </w:p>
    <w:p w14:paraId="3260A347" w14:textId="77777777" w:rsidR="00857CB1" w:rsidRPr="00D016F8" w:rsidRDefault="00857CB1" w:rsidP="0052774A">
      <w:pPr>
        <w:pStyle w:val="EndNoteBibliography"/>
        <w:spacing w:after="0"/>
        <w:ind w:left="567" w:hanging="567"/>
      </w:pPr>
      <w:r w:rsidRPr="00D016F8">
        <w:t>Beck, A.T., Steer, R.A., Brown, G.K., 1996. BDI-II, Beck Depression Inventory: Manual. Psychological Corp.; Harcourt Brace, San Antonio, Tex. Boston.</w:t>
      </w:r>
    </w:p>
    <w:p w14:paraId="6E0E8F16" w14:textId="77777777" w:rsidR="00857CB1" w:rsidRPr="00D016F8" w:rsidRDefault="00857CB1" w:rsidP="0052774A">
      <w:pPr>
        <w:pStyle w:val="EndNoteBibliography"/>
        <w:spacing w:after="0"/>
        <w:ind w:left="567" w:hanging="567"/>
      </w:pPr>
      <w:r w:rsidRPr="00D016F8">
        <w:t>Benowitz, N.L., 2002. Biochemical verification of tobacco use and cessation. Nicotine Tob Res 4, 149-159.</w:t>
      </w:r>
    </w:p>
    <w:p w14:paraId="4329F690" w14:textId="77777777" w:rsidR="00857CB1" w:rsidRPr="00D016F8" w:rsidRDefault="00857CB1" w:rsidP="0052774A">
      <w:pPr>
        <w:pStyle w:val="EndNoteBibliography"/>
        <w:spacing w:after="0"/>
        <w:ind w:left="567" w:hanging="567"/>
      </w:pPr>
      <w:r w:rsidRPr="00D016F8">
        <w:t>Bradizza, C.M., Stasiewicz, P.R., Zhuo, Y., Ruszczyk, M., Maisto, S.A., Lucke, J., Brandon, T.H., Eiden, R.D., Slosman, K., Giarratano, P., 2017. Smoking cessation for pregnant smokers:  Development and pilot test of an emotion regulation treatment (ERT) supplement for negative affect smokers. Nicotine and Tobacco Research in press.</w:t>
      </w:r>
    </w:p>
    <w:p w14:paraId="1A38135C" w14:textId="77777777" w:rsidR="00857CB1" w:rsidRPr="00D016F8" w:rsidRDefault="00857CB1" w:rsidP="0052774A">
      <w:pPr>
        <w:pStyle w:val="EndNoteBibliography"/>
        <w:spacing w:after="0"/>
        <w:ind w:left="567" w:hanging="567"/>
      </w:pPr>
      <w:r w:rsidRPr="00D016F8">
        <w:t>Brady, K.T., Back, S.E., Waldrop, A.E., McRae, A.L., Anton, R.F., Upadhyaya, H.P., Saladin, M.E., Randall, P.K., 2006. Cold pressor task reactivity: Predictors of alcohol use among alcohol-dependent individuals with and without comorbid posttraumatic stress disorder. Alcoholism: Clinical and Experimental Research 30, 938-946.</w:t>
      </w:r>
    </w:p>
    <w:p w14:paraId="4A61E1B6" w14:textId="77777777" w:rsidR="00857CB1" w:rsidRPr="00D016F8" w:rsidRDefault="00857CB1" w:rsidP="0052774A">
      <w:pPr>
        <w:pStyle w:val="EndNoteBibliography"/>
        <w:spacing w:after="0"/>
        <w:ind w:left="567" w:hanging="567"/>
      </w:pPr>
      <w:r w:rsidRPr="00D016F8">
        <w:t>Briere, F.N., Rohde, P., Seeley, J.R., Klein, D., Lewinsohn, P.M., 2014. Comorbidity between major depression and alcohol use disorder from adolescence to adulthood. Compr Psychiatry 55, 526-533.</w:t>
      </w:r>
    </w:p>
    <w:p w14:paraId="7915B4FD" w14:textId="77777777" w:rsidR="00857CB1" w:rsidRPr="00D016F8" w:rsidRDefault="00857CB1" w:rsidP="0052774A">
      <w:pPr>
        <w:pStyle w:val="EndNoteBibliography"/>
        <w:spacing w:after="0"/>
        <w:ind w:left="567" w:hanging="567"/>
      </w:pPr>
      <w:r w:rsidRPr="00D016F8">
        <w:t>Cook, J.W., Spring, B., McChargue, D., Hedeker, D., 2004. Hedonic capacity, cigarette craving, and diminished positive mood. Nicotine Tob Res 6, 39-47.</w:t>
      </w:r>
    </w:p>
    <w:p w14:paraId="65D9631F" w14:textId="77777777" w:rsidR="00857CB1" w:rsidRPr="00D016F8" w:rsidRDefault="00857CB1" w:rsidP="0052774A">
      <w:pPr>
        <w:pStyle w:val="EndNoteBibliography"/>
        <w:spacing w:after="0"/>
        <w:ind w:left="567" w:hanging="567"/>
      </w:pPr>
      <w:r w:rsidRPr="00D016F8">
        <w:t>Cooney, N.L., Litt, M.D., Morse, P.A., Bauer, L.O., Gaupp, L., 1997. Alcohol cue reactivity, negative-mood reactivity, and relapse in treated alcoholic men. J Abnorm Psychol 106, 243-250.</w:t>
      </w:r>
    </w:p>
    <w:p w14:paraId="19FE66AB" w14:textId="77777777" w:rsidR="00857CB1" w:rsidRPr="00D016F8" w:rsidRDefault="00857CB1" w:rsidP="0052774A">
      <w:pPr>
        <w:pStyle w:val="EndNoteBibliography"/>
        <w:spacing w:after="0"/>
        <w:ind w:left="567" w:hanging="567"/>
      </w:pPr>
      <w:r w:rsidRPr="00D016F8">
        <w:t>Dvorak, R., Simons, J., Wray, T., 2011. Impulsivity moderates the association between depressive rumination and number of quit attempt failures by smokers. Addiction Research &amp; Theory 19, 283-288.</w:t>
      </w:r>
    </w:p>
    <w:p w14:paraId="0ED2A8D5" w14:textId="77777777" w:rsidR="00857CB1" w:rsidRPr="00D016F8" w:rsidRDefault="00857CB1" w:rsidP="0052774A">
      <w:pPr>
        <w:pStyle w:val="EndNoteBibliography"/>
        <w:spacing w:after="0"/>
        <w:ind w:left="567" w:hanging="567"/>
      </w:pPr>
      <w:r w:rsidRPr="00D016F8">
        <w:t>Felton, J.W., Kofler, M.J., Lopez, C.M., Saunders, B.E., Kilpatrick, D.G., 2015. The emergence of co-occurring adolescent polysubstance use and depressive symptoms: A latent growth modeling approach. Development and Psychopathology 27, 1367-1383.</w:t>
      </w:r>
    </w:p>
    <w:p w14:paraId="24F685ED" w14:textId="77777777" w:rsidR="00857CB1" w:rsidRPr="00D016F8" w:rsidRDefault="00857CB1" w:rsidP="0052774A">
      <w:pPr>
        <w:pStyle w:val="EndNoteBibliography"/>
        <w:spacing w:after="0"/>
        <w:ind w:left="567" w:hanging="567"/>
      </w:pPr>
      <w:r w:rsidRPr="00D016F8">
        <w:t>Ferguson, S.G., Shiffman, S., Gwaltney, C.J., 2006. Does reducing withdrawal severity mediate nicotine patch efficacy? A randomized clinical trial. J Consult Clin Psychol 74, 1153-1161.</w:t>
      </w:r>
    </w:p>
    <w:p w14:paraId="674AC1A5" w14:textId="77777777" w:rsidR="00857CB1" w:rsidRPr="00D016F8" w:rsidRDefault="00857CB1" w:rsidP="0052774A">
      <w:pPr>
        <w:pStyle w:val="EndNoteBibliography"/>
        <w:spacing w:after="0"/>
        <w:ind w:left="567" w:hanging="567"/>
      </w:pPr>
      <w:r w:rsidRPr="00D016F8">
        <w:t>Fucito, L.M., Juliano, L.M., 2009. Depression moderates smoking behavior in response to a sad mood induction. Psychology of Addictive Behaviors 23, 546-551.</w:t>
      </w:r>
    </w:p>
    <w:p w14:paraId="2F7F6260" w14:textId="77777777" w:rsidR="00857CB1" w:rsidRPr="00D016F8" w:rsidRDefault="00857CB1" w:rsidP="0052774A">
      <w:pPr>
        <w:pStyle w:val="EndNoteBibliography"/>
        <w:spacing w:after="0"/>
        <w:ind w:left="567" w:hanging="567"/>
      </w:pPr>
      <w:r w:rsidRPr="00D016F8">
        <w:lastRenderedPageBreak/>
        <w:t>Hall, F.S., Der-Avakian, A., Gould, T.J., Markou, A., Shoaib, M., Young, J.W., 2015. Negative affective states and cognitive impairments in nicotine dependence. Neurosci Biobehav Rev 58, 168-185.</w:t>
      </w:r>
    </w:p>
    <w:p w14:paraId="74053422" w14:textId="77777777" w:rsidR="00857CB1" w:rsidRPr="00D016F8" w:rsidRDefault="00857CB1" w:rsidP="0052774A">
      <w:pPr>
        <w:pStyle w:val="EndNoteBibliography"/>
        <w:spacing w:after="0"/>
        <w:ind w:left="567" w:hanging="567"/>
      </w:pPr>
      <w:r w:rsidRPr="00D016F8">
        <w:t>Hamidovic, A., de Wit, H., 2009. Sleep deprivation increases cigarette smoking. Pharmacol Biochem Behav 93, 263-269.</w:t>
      </w:r>
    </w:p>
    <w:p w14:paraId="0D3B43DA" w14:textId="77777777" w:rsidR="00857CB1" w:rsidRPr="00D016F8" w:rsidRDefault="00857CB1" w:rsidP="0052774A">
      <w:pPr>
        <w:pStyle w:val="EndNoteBibliography"/>
        <w:spacing w:after="0"/>
        <w:ind w:left="567" w:hanging="567"/>
      </w:pPr>
      <w:r w:rsidRPr="00D016F8">
        <w:t>Hartmann-Boyce, J., Stead, L.F., Cahill, K., Lancaster, T., 2014. Efficacy of interventions to combat tobacco addiction: Cochrane update of 2013 reviews. Addiction 109, 1414-1425.</w:t>
      </w:r>
    </w:p>
    <w:p w14:paraId="45A1FC05" w14:textId="77777777" w:rsidR="00857CB1" w:rsidRPr="00D016F8" w:rsidRDefault="00857CB1" w:rsidP="0052774A">
      <w:pPr>
        <w:pStyle w:val="EndNoteBibliography"/>
        <w:spacing w:after="0"/>
        <w:ind w:left="567" w:hanging="567"/>
      </w:pPr>
      <w:r w:rsidRPr="00D016F8">
        <w:t>Higley, A., Crane, N., Spadoni, A., Quello, S., Goodell, V., Mason, B., 2011. Craving in response to stress induction in a human laboratory paradigm predicts treatment outcome in alcohol-dependent individuals. Psychopharmacology 218, 121-129.</w:t>
      </w:r>
    </w:p>
    <w:p w14:paraId="7C274C45" w14:textId="77777777" w:rsidR="00857CB1" w:rsidRPr="00D016F8" w:rsidRDefault="00857CB1" w:rsidP="0052774A">
      <w:pPr>
        <w:pStyle w:val="EndNoteBibliography"/>
        <w:spacing w:after="0"/>
        <w:ind w:left="567" w:hanging="567"/>
      </w:pPr>
      <w:r w:rsidRPr="00D016F8">
        <w:t>Hitsman, B., Papandonatos, G.D., McChargue, D.E., DeMott, A., Herrera, M.J., Spring, B., Borrelli, B., Niaura, R., 2013. Past major depression and smoking cessation outcome: a systematic review and meta-analysis update. Addiction 108, 294-306.</w:t>
      </w:r>
    </w:p>
    <w:p w14:paraId="101661F2" w14:textId="77777777" w:rsidR="00857CB1" w:rsidRPr="00D016F8" w:rsidRDefault="00857CB1" w:rsidP="0052774A">
      <w:pPr>
        <w:pStyle w:val="EndNoteBibliography"/>
        <w:spacing w:after="0"/>
        <w:ind w:left="567" w:hanging="567"/>
      </w:pPr>
      <w:r w:rsidRPr="00D016F8">
        <w:t>Hogarth, L., 2012. Goal-directed and transfer-cue-elicited drug-seeking are dissociated by pharmacotherapy: Evidence for independent additive controllers. J Exp Psychol: Anim Behav Processes 38, 266-278.</w:t>
      </w:r>
    </w:p>
    <w:p w14:paraId="5781D4CD" w14:textId="77777777" w:rsidR="00857CB1" w:rsidRPr="00D016F8" w:rsidRDefault="00857CB1" w:rsidP="0052774A">
      <w:pPr>
        <w:pStyle w:val="EndNoteBibliography"/>
        <w:spacing w:after="0"/>
        <w:ind w:left="567" w:hanging="567"/>
      </w:pPr>
      <w:r w:rsidRPr="00D016F8">
        <w:t>Hogarth, L., Chase, H.W., 2011. Parallel goal-directed and habitual control of human drug-seeking: Implications for dependence vulnerability. J Exp Psychol: Anim Behav Processes 37, 261-276.</w:t>
      </w:r>
    </w:p>
    <w:p w14:paraId="2E1A5512" w14:textId="77777777" w:rsidR="00857CB1" w:rsidRPr="00D016F8" w:rsidRDefault="00857CB1" w:rsidP="0052774A">
      <w:pPr>
        <w:pStyle w:val="EndNoteBibliography"/>
        <w:spacing w:after="0"/>
        <w:ind w:left="567" w:hanging="567"/>
      </w:pPr>
      <w:r w:rsidRPr="00D016F8">
        <w:t>Hogarth, L., Chase, H.W., 2012. Evaluating psychological markers for human nicotine dependence: Tobacco choice, extinction, and Pavlovian-to-instrumental transfer. Exp Clin Psychopharmacol 20, 213-224.</w:t>
      </w:r>
    </w:p>
    <w:p w14:paraId="78A02A89" w14:textId="77777777" w:rsidR="00857CB1" w:rsidRPr="00D016F8" w:rsidRDefault="00857CB1" w:rsidP="0052774A">
      <w:pPr>
        <w:pStyle w:val="EndNoteBibliography"/>
        <w:spacing w:after="0"/>
        <w:ind w:left="567" w:hanging="567"/>
      </w:pPr>
      <w:r w:rsidRPr="00D016F8">
        <w:t>Hogarth, L., Field, M., Rose, A.K., 2013. Phasic transition from goal-directed to habitual control over drug-seeking produced by conflicting reinforcer expectancy. Addict Biol 18, 88–97.</w:t>
      </w:r>
    </w:p>
    <w:p w14:paraId="6E67AEC4" w14:textId="77777777" w:rsidR="00857CB1" w:rsidRPr="00D016F8" w:rsidRDefault="00857CB1" w:rsidP="0052774A">
      <w:pPr>
        <w:pStyle w:val="EndNoteBibliography"/>
        <w:spacing w:after="0"/>
        <w:ind w:left="567" w:hanging="567"/>
      </w:pPr>
      <w:r w:rsidRPr="00D016F8">
        <w:t>Hogarth, L., He, Z., Chase, H.W., Wills, A.J., Troisi, J., II, Leventhal, A.M., Mathew, A.R., Hitsman, B., 2015. Negative mood reverses devaluation of goal-directed drug-seeking favouring an incentive learning account of drug dependence. Psychopharmacology 232, 3235-3247.</w:t>
      </w:r>
    </w:p>
    <w:p w14:paraId="0C7C3904" w14:textId="77777777" w:rsidR="00857CB1" w:rsidRPr="00D016F8" w:rsidRDefault="00857CB1" w:rsidP="0052774A">
      <w:pPr>
        <w:pStyle w:val="EndNoteBibliography"/>
        <w:spacing w:after="0"/>
        <w:ind w:left="567" w:hanging="567"/>
      </w:pPr>
      <w:r w:rsidRPr="00D016F8">
        <w:t>Hussong, A.M., Jones, D.J., Stein, G.L., Baucom, D.H., Boeding, S., 2011. An internalizing pathway to alcohol use and disorder. Psychology of Addictive Behaviors 25, 390-404.</w:t>
      </w:r>
    </w:p>
    <w:p w14:paraId="0B0D95D8" w14:textId="77777777" w:rsidR="00857CB1" w:rsidRPr="00D016F8" w:rsidRDefault="00857CB1" w:rsidP="0052774A">
      <w:pPr>
        <w:pStyle w:val="EndNoteBibliography"/>
        <w:spacing w:after="0"/>
        <w:ind w:left="567" w:hanging="567"/>
      </w:pPr>
      <w:r w:rsidRPr="00D016F8">
        <w:t>Kushner, M.G., Maurer, E.W., Thuras, P., Donahue, C., Frye, B., Menary, K.R., Hobbs, J., Haeny, A.M., Van Demark, J., 2013. Hybrid cognitive behavioral therapy versus relaxation training for co-occurring anxiety and alcohol disorder: A randomized clinical trial. J Consult Clin Psychol 81, 429-442.</w:t>
      </w:r>
    </w:p>
    <w:p w14:paraId="75C9C730" w14:textId="77777777" w:rsidR="00857CB1" w:rsidRPr="00D016F8" w:rsidRDefault="00857CB1" w:rsidP="0052774A">
      <w:pPr>
        <w:pStyle w:val="EndNoteBibliography"/>
        <w:spacing w:after="0"/>
        <w:ind w:left="567" w:hanging="567"/>
      </w:pPr>
      <w:r w:rsidRPr="00D016F8">
        <w:t>Leventhal, A.M., Ameringer, K.J., Osborn, E., Zvolensky, M.J., Langdon, K.J., 2013. Anxiety and depressive symptoms and affective patterns of tobacco withdrawal. Drug Alcohol Depend 133, 324-329.</w:t>
      </w:r>
    </w:p>
    <w:p w14:paraId="4BC6FA27" w14:textId="77777777" w:rsidR="00857CB1" w:rsidRPr="00D016F8" w:rsidRDefault="00857CB1" w:rsidP="0052774A">
      <w:pPr>
        <w:pStyle w:val="EndNoteBibliography"/>
        <w:spacing w:after="0"/>
        <w:ind w:left="567" w:hanging="567"/>
      </w:pPr>
      <w:r w:rsidRPr="00D016F8">
        <w:t>Leventhal, A.M., Trujillo, M., Ameringer, K.J., Tidey, J.W., Sussman, S., Kahler, C.W., 2014. Anhedonia and the relative reward value of drug and nondrug reinforcers in cigarette smokers. J Abnorm Psychol 123, 375-386.</w:t>
      </w:r>
    </w:p>
    <w:p w14:paraId="25C7B31A" w14:textId="77777777" w:rsidR="00857CB1" w:rsidRPr="00D016F8" w:rsidRDefault="00857CB1" w:rsidP="0052774A">
      <w:pPr>
        <w:pStyle w:val="EndNoteBibliography"/>
        <w:spacing w:after="0"/>
        <w:ind w:left="567" w:hanging="567"/>
      </w:pPr>
      <w:r w:rsidRPr="00D016F8">
        <w:t>Leventhal, A.M., Waters, A.J., Kahler, C.W., Ray, L.A., Sussman, S., 2009. Relations between anhedonia and smoking motivation. Nicotine Tob Res 11, 1047-1054.</w:t>
      </w:r>
    </w:p>
    <w:p w14:paraId="284F79A1" w14:textId="77777777" w:rsidR="00857CB1" w:rsidRPr="00D016F8" w:rsidRDefault="00857CB1" w:rsidP="0052774A">
      <w:pPr>
        <w:pStyle w:val="EndNoteBibliography"/>
        <w:spacing w:after="0"/>
        <w:ind w:left="567" w:hanging="567"/>
      </w:pPr>
      <w:r w:rsidRPr="00D016F8">
        <w:t>Leventhal, A.M., Zvolensky, M.J., 2015. Anxiety, depression, and cigarette smoking: A transdiagnostic vulnerability framework to understanding emotion–smoking comorbidity. Psychol Bull 141, 176-212.</w:t>
      </w:r>
    </w:p>
    <w:p w14:paraId="144C16F7" w14:textId="77777777" w:rsidR="00857CB1" w:rsidRPr="00D016F8" w:rsidRDefault="00857CB1" w:rsidP="0052774A">
      <w:pPr>
        <w:pStyle w:val="EndNoteBibliography"/>
        <w:spacing w:after="0"/>
        <w:ind w:left="567" w:hanging="567"/>
      </w:pPr>
      <w:r w:rsidRPr="00D016F8">
        <w:t>Mathew, A.R., Hogarth, L., Leventhal, A.M., Cook, J.W., Hitsman, B., 2016. Cigarette smoking and depression comorbidity: systematic review and proposed theoretical model. Addiction.</w:t>
      </w:r>
    </w:p>
    <w:p w14:paraId="00B07926" w14:textId="77777777" w:rsidR="00857CB1" w:rsidRPr="00D016F8" w:rsidRDefault="00857CB1" w:rsidP="0052774A">
      <w:pPr>
        <w:pStyle w:val="EndNoteBibliography"/>
        <w:spacing w:after="0"/>
        <w:ind w:left="567" w:hanging="567"/>
      </w:pPr>
      <w:r w:rsidRPr="00D016F8">
        <w:lastRenderedPageBreak/>
        <w:t>McCarthy, D.E., Piasecki, T.M., Lawrence, D.L., Jorenby, D.E., Shiffman, S., Baker, T.B., 2008. Psychological mediators of bupropion sustained-release treatment for smoking cessation. Addiction 103, 1521-1533.</w:t>
      </w:r>
    </w:p>
    <w:p w14:paraId="449485C1" w14:textId="77777777" w:rsidR="00857CB1" w:rsidRPr="00D016F8" w:rsidRDefault="00857CB1" w:rsidP="0052774A">
      <w:pPr>
        <w:pStyle w:val="EndNoteBibliography"/>
        <w:spacing w:after="0"/>
        <w:ind w:left="567" w:hanging="567"/>
      </w:pPr>
      <w:r w:rsidRPr="00D016F8">
        <w:t>Owens, M.M., Ray, L.A., MacKillop, J., 2014. Behavioral economic analysis of stress effects on acute motivation for alcohol. J Exp Anal Behav 103, 77-86.</w:t>
      </w:r>
    </w:p>
    <w:p w14:paraId="7D53465D" w14:textId="77777777" w:rsidR="00857CB1" w:rsidRPr="00D016F8" w:rsidRDefault="00857CB1" w:rsidP="0052774A">
      <w:pPr>
        <w:pStyle w:val="EndNoteBibliography"/>
        <w:spacing w:after="0"/>
        <w:ind w:left="567" w:hanging="567"/>
      </w:pPr>
      <w:r w:rsidRPr="00D016F8">
        <w:t>Peechatka, A.L., Whitton, A.E., Farmer, S.L., Pizzagalli, D.A., Janes, A.C., 2015. Cigarette craving is associated with blunted reward processing in nicotine-dependent smokers. Drug Alcohol Depend 155, 202-207.</w:t>
      </w:r>
    </w:p>
    <w:p w14:paraId="00184050" w14:textId="77777777" w:rsidR="00857CB1" w:rsidRPr="00D016F8" w:rsidRDefault="00857CB1" w:rsidP="0052774A">
      <w:pPr>
        <w:pStyle w:val="EndNoteBibliography"/>
        <w:spacing w:after="0"/>
        <w:ind w:left="567" w:hanging="567"/>
      </w:pPr>
      <w:r w:rsidRPr="00D016F8">
        <w:t>Pergadia, M.L., Der-Avakian, A., D'Souza, M.S., Madden, P.A.F., Heath, A.C., Shiffman, S., Markou, A., Pizzagalli, D.A., 2014. Association between nicotine withdrawal and reward responsiveness in humans and rats. JAMA psychiatry 71, 1238-1245.</w:t>
      </w:r>
    </w:p>
    <w:p w14:paraId="0C0C2DDF" w14:textId="77777777" w:rsidR="00857CB1" w:rsidRPr="00D016F8" w:rsidRDefault="00857CB1" w:rsidP="0052774A">
      <w:pPr>
        <w:pStyle w:val="EndNoteBibliography"/>
        <w:spacing w:after="0"/>
        <w:ind w:left="567" w:hanging="567"/>
      </w:pPr>
      <w:r w:rsidRPr="00D016F8">
        <w:t>Perkins, K.A., Karelitz, J.L., Giedgowd, G.E., Conklin, C.A., Sayette, M.A., 2010. Differences in negative mood-induced smoking reinforcement due to distress tolerance, anxiety sensitivity, and depression history. Psychopharmacology 210, 25-34.</w:t>
      </w:r>
    </w:p>
    <w:p w14:paraId="109D73C7" w14:textId="77777777" w:rsidR="00857CB1" w:rsidRPr="00D016F8" w:rsidRDefault="00857CB1" w:rsidP="0052774A">
      <w:pPr>
        <w:pStyle w:val="EndNoteBibliography"/>
        <w:spacing w:after="0"/>
        <w:ind w:left="567" w:hanging="567"/>
      </w:pPr>
      <w:r w:rsidRPr="00D016F8">
        <w:t>Piper, M.E., Federmen, E.B., McCarthy, D.E., Bolt, D.M., Smith, S.S., Fiore, M.C., Baker, T.B., 2008. Using mediational models to explore the nature of tobacco motivation and tobacco treatment effects. J Abnorm Psychol 117, 94-105.</w:t>
      </w:r>
    </w:p>
    <w:p w14:paraId="624537B1" w14:textId="77777777" w:rsidR="00857CB1" w:rsidRPr="00D016F8" w:rsidRDefault="00857CB1" w:rsidP="0052774A">
      <w:pPr>
        <w:pStyle w:val="EndNoteBibliography"/>
        <w:spacing w:after="0"/>
        <w:ind w:left="567" w:hanging="567"/>
      </w:pPr>
      <w:r w:rsidRPr="00D016F8">
        <w:t>Pomerleau, O.F., Pomerleau, C.S., 1984. Neuroregulators and the reinforcement of smoking: Towards a biobehavioral explanation. Neurosci Biobehav Rev 8, 503-513.</w:t>
      </w:r>
    </w:p>
    <w:p w14:paraId="2D087021" w14:textId="77777777" w:rsidR="00857CB1" w:rsidRPr="00D016F8" w:rsidRDefault="00857CB1" w:rsidP="0052774A">
      <w:pPr>
        <w:pStyle w:val="EndNoteBibliography"/>
        <w:spacing w:after="0"/>
        <w:ind w:left="567" w:hanging="567"/>
      </w:pPr>
      <w:r w:rsidRPr="00D016F8">
        <w:t>Quinn, A., Sekimura, S., Pang, R., Trujillo, M., Kahler, C.W., Leventhal, A.M., 2014. Hostility as a predictor of affective changes during acute tobacco withdrawal. Nicotine Tob Res 16, 335-342.</w:t>
      </w:r>
    </w:p>
    <w:p w14:paraId="50987741" w14:textId="77777777" w:rsidR="00857CB1" w:rsidRPr="00D016F8" w:rsidRDefault="00857CB1" w:rsidP="0052774A">
      <w:pPr>
        <w:pStyle w:val="EndNoteBibliography"/>
        <w:spacing w:after="0"/>
        <w:ind w:left="567" w:hanging="567"/>
      </w:pPr>
      <w:r w:rsidRPr="00D016F8">
        <w:t>Sheehan, D.V., Lecrubier, Y., Sheehan, K.H., Amorim, P., Janavs, J., Weiller, E., Hergueta, T., Baker, R., Dunbar, G.C., 1998. The Mini-International Neuropsychiatric Interview (M.I.N.I.): The development and validation of a structured diagnostic psychiatric interview for DSM-IV and ICD-10. J Clin Psychiatry 59 Suppl 20, 22-33;quiz 34-57.</w:t>
      </w:r>
    </w:p>
    <w:p w14:paraId="6FCB2366" w14:textId="77777777" w:rsidR="00857CB1" w:rsidRPr="00D016F8" w:rsidRDefault="00857CB1" w:rsidP="0052774A">
      <w:pPr>
        <w:pStyle w:val="EndNoteBibliography"/>
        <w:spacing w:after="0"/>
        <w:ind w:left="567" w:hanging="567"/>
      </w:pPr>
      <w:r w:rsidRPr="00D016F8">
        <w:t>Sinha, R., Fox, H.C., Hong, K., Hansen, J., Tuit, K., Kreek, M., 2011. Effects of adrenal sensitivity, stress- and cue-induced craving, and anxiety on subsequent alcohol relapse and treatment outcomes. Archives of General Psychiatry 68, 942-952.</w:t>
      </w:r>
    </w:p>
    <w:p w14:paraId="024C83F4" w14:textId="77777777" w:rsidR="00857CB1" w:rsidRPr="00D016F8" w:rsidRDefault="00857CB1" w:rsidP="0052774A">
      <w:pPr>
        <w:pStyle w:val="EndNoteBibliography"/>
        <w:spacing w:after="0"/>
        <w:ind w:left="567" w:hanging="567"/>
      </w:pPr>
      <w:r w:rsidRPr="00D016F8">
        <w:t>Sinha, R., Garcia, M., Paliwal, P., Kreek, M., Rounsaville, B.J., 2006. Stress-induced cocaine craving and hypothalamic-pituitary-adrenal responses are predictive of cocaine relapse outcomes. Archives of General Psychiatry 63, 324-331.</w:t>
      </w:r>
    </w:p>
    <w:p w14:paraId="5D9D3A10" w14:textId="77777777" w:rsidR="00857CB1" w:rsidRPr="00D016F8" w:rsidRDefault="00857CB1" w:rsidP="0052774A">
      <w:pPr>
        <w:pStyle w:val="EndNoteBibliography"/>
        <w:spacing w:after="0"/>
        <w:ind w:left="567" w:hanging="567"/>
      </w:pPr>
      <w:r w:rsidRPr="00D016F8">
        <w:t>Sirota, A.D., Rohsenow, D.J., Mackinnon, S.V., Martin, R.A., Eaton, C.A., Kaplan, G.B., Monti, P.M., Tidey, J.W., Swift, R.M., 2010. Intolerance for Smoking Abstinence Questionnaire: psychometric properties and relationship to tobacco dependence and abstinence. Addict Behav 35, 686-693.</w:t>
      </w:r>
    </w:p>
    <w:p w14:paraId="0895D361" w14:textId="77777777" w:rsidR="00857CB1" w:rsidRPr="00D016F8" w:rsidRDefault="00857CB1" w:rsidP="0052774A">
      <w:pPr>
        <w:pStyle w:val="EndNoteBibliography"/>
        <w:spacing w:after="0"/>
        <w:ind w:left="567" w:hanging="567"/>
      </w:pPr>
      <w:r w:rsidRPr="00D016F8">
        <w:t>Stasiewicz, P.R., Bradizza, C.M., Schlauch, R.C., Coffey, S.F., Gulliver, S.B., Gudleski, G.D., Bole, C.W., 2013. Affect regulation training (ART) for alcohol use disorders: Development of a novel intervention for negative affect drinkers. J Subst Abuse Treat 45, 433-443.</w:t>
      </w:r>
    </w:p>
    <w:p w14:paraId="476A0920" w14:textId="77777777" w:rsidR="00857CB1" w:rsidRPr="00D016F8" w:rsidRDefault="00857CB1" w:rsidP="0052774A">
      <w:pPr>
        <w:pStyle w:val="EndNoteBibliography"/>
        <w:spacing w:after="0"/>
        <w:ind w:left="567" w:hanging="567"/>
      </w:pPr>
      <w:r w:rsidRPr="00D016F8">
        <w:t>Wood, D.M., Laraby, P.R., Lal, H., 1989. A pentylenetetrazol-like stimulus during cocaine withdrawal: Blockade by diazepam but not haloperidol. Drug Dev Res 16, 269-276.</w:t>
      </w:r>
    </w:p>
    <w:p w14:paraId="0BBB7F50" w14:textId="77777777" w:rsidR="00857CB1" w:rsidRPr="00D016F8" w:rsidRDefault="00857CB1" w:rsidP="0052774A">
      <w:pPr>
        <w:pStyle w:val="EndNoteBibliography"/>
        <w:ind w:left="567" w:hanging="567"/>
      </w:pPr>
      <w:r w:rsidRPr="00D016F8">
        <w:t>Zuo, Y., Rabinovich, N.E., Gilbert, D.G., 2016. Negative affect subtypes and craving differentially predict long-term cessation success among smokers achieving initial abstinence. Psychopharmacology, 1-11.</w:t>
      </w:r>
    </w:p>
    <w:p w14:paraId="67D60F74" w14:textId="20EBA8E8" w:rsidR="000D77EB" w:rsidRPr="00D016F8" w:rsidRDefault="00C1477B" w:rsidP="0052774A">
      <w:pPr>
        <w:ind w:left="567" w:hanging="567"/>
        <w:rPr>
          <w:rFonts w:eastAsiaTheme="minorHAnsi"/>
          <w:lang w:eastAsia="en-US"/>
        </w:rPr>
      </w:pPr>
      <w:r w:rsidRPr="00D016F8">
        <w:rPr>
          <w:rFonts w:eastAsiaTheme="minorHAnsi"/>
          <w:lang w:eastAsia="en-US"/>
        </w:rPr>
        <w:fldChar w:fldCharType="end"/>
      </w:r>
    </w:p>
    <w:p w14:paraId="2AA16390" w14:textId="0C755712" w:rsidR="00882F4A" w:rsidRPr="00D016F8" w:rsidRDefault="00882F4A">
      <w:pPr>
        <w:spacing w:after="160" w:line="259" w:lineRule="auto"/>
        <w:jc w:val="left"/>
        <w:rPr>
          <w:rFonts w:eastAsiaTheme="minorHAnsi"/>
          <w:lang w:eastAsia="en-US"/>
        </w:rPr>
      </w:pPr>
      <w:r w:rsidRPr="00D016F8">
        <w:rPr>
          <w:rFonts w:eastAsiaTheme="minorHAnsi"/>
          <w:lang w:eastAsia="en-US"/>
        </w:rPr>
        <w:br w:type="page"/>
      </w:r>
    </w:p>
    <w:p w14:paraId="0912000E" w14:textId="7E0FC357" w:rsidR="00882F4A" w:rsidRPr="00D016F8" w:rsidRDefault="004A39FB" w:rsidP="00882F4A">
      <w:pPr>
        <w:pStyle w:val="Heading2"/>
      </w:pPr>
      <w:r>
        <w:lastRenderedPageBreak/>
        <w:t>Figures</w:t>
      </w:r>
    </w:p>
    <w:p w14:paraId="1182FC65" w14:textId="0BC68F6B" w:rsidR="004A39FB" w:rsidRDefault="004A39FB" w:rsidP="00FD6758">
      <w:pPr>
        <w:pStyle w:val="Heading3"/>
      </w:pPr>
      <w:r>
        <w:rPr>
          <w:noProof/>
        </w:rPr>
        <w:drawing>
          <wp:inline distT="0" distB="0" distL="0" distR="0" wp14:anchorId="1D2078E1" wp14:editId="1ADB8097">
            <wp:extent cx="6092189" cy="4000500"/>
            <wp:effectExtent l="0" t="0" r="4445" b="0"/>
            <wp:docPr id="1" name="Picture 1" descr="C:\Lee Hogarth Exeter\Collaborations\Brian Hitsman\4. Distress intolerance and relapse\Analysis\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ee Hogarth Exeter\Collaborations\Brian Hitsman\4. Distress intolerance and relapse\Analysis\Figures\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91179" cy="3999837"/>
                    </a:xfrm>
                    <a:prstGeom prst="rect">
                      <a:avLst/>
                    </a:prstGeom>
                    <a:noFill/>
                    <a:ln>
                      <a:noFill/>
                    </a:ln>
                  </pic:spPr>
                </pic:pic>
              </a:graphicData>
            </a:graphic>
          </wp:inline>
        </w:drawing>
      </w:r>
    </w:p>
    <w:p w14:paraId="1298C73F" w14:textId="77777777" w:rsidR="00882F4A" w:rsidRPr="00D016F8" w:rsidRDefault="00882F4A" w:rsidP="00FD6758">
      <w:pPr>
        <w:pStyle w:val="Heading3"/>
      </w:pPr>
      <w:r w:rsidRPr="00D016F8">
        <w:t>Figure 1</w:t>
      </w:r>
    </w:p>
    <w:p w14:paraId="0A206B2C" w14:textId="77777777" w:rsidR="00882F4A" w:rsidRPr="00D016F8" w:rsidRDefault="00882F4A" w:rsidP="00882F4A">
      <w:r w:rsidRPr="00D016F8">
        <w:t xml:space="preserve">Task used to test the effect of mood induction on tobacco choice, completed in both the sated and abstinent sessions. </w:t>
      </w:r>
      <w:bookmarkStart w:id="0" w:name="_GoBack"/>
      <w:bookmarkEnd w:id="0"/>
    </w:p>
    <w:p w14:paraId="5A276813" w14:textId="77777777" w:rsidR="004A39FB" w:rsidRDefault="004A39FB">
      <w:pPr>
        <w:spacing w:after="160" w:line="259" w:lineRule="auto"/>
        <w:jc w:val="left"/>
        <w:rPr>
          <w:i/>
        </w:rPr>
      </w:pPr>
      <w:r>
        <w:br w:type="page"/>
      </w:r>
    </w:p>
    <w:p w14:paraId="34D085D5" w14:textId="4F40CDC4" w:rsidR="004A39FB" w:rsidRDefault="004A39FB" w:rsidP="00FD6758">
      <w:pPr>
        <w:pStyle w:val="Heading3"/>
      </w:pPr>
      <w:r>
        <w:rPr>
          <w:noProof/>
        </w:rPr>
        <w:lastRenderedPageBreak/>
        <w:drawing>
          <wp:inline distT="0" distB="0" distL="0" distR="0" wp14:anchorId="62C3CD0E" wp14:editId="3D561E05">
            <wp:extent cx="6181825" cy="5280660"/>
            <wp:effectExtent l="0" t="0" r="9525" b="0"/>
            <wp:docPr id="2" name="Picture 2" descr="C:\Lee Hogarth Exeter\Collaborations\Brian Hitsman\4. Distress intolerance and relapse\Analysis\Figures\Figure 2 - edi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ee Hogarth Exeter\Collaborations\Brian Hitsman\4. Distress intolerance and relapse\Analysis\Figures\Figure 2 - edited.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1825" cy="5280660"/>
                    </a:xfrm>
                    <a:prstGeom prst="rect">
                      <a:avLst/>
                    </a:prstGeom>
                    <a:noFill/>
                    <a:ln>
                      <a:noFill/>
                    </a:ln>
                  </pic:spPr>
                </pic:pic>
              </a:graphicData>
            </a:graphic>
          </wp:inline>
        </w:drawing>
      </w:r>
    </w:p>
    <w:p w14:paraId="18BC1BB4" w14:textId="71E0DA66" w:rsidR="00882F4A" w:rsidRPr="00D016F8" w:rsidRDefault="00882F4A" w:rsidP="00FD6758">
      <w:pPr>
        <w:pStyle w:val="Heading3"/>
      </w:pPr>
      <w:r w:rsidRPr="00D016F8">
        <w:t>Figure 2</w:t>
      </w:r>
    </w:p>
    <w:p w14:paraId="037F7C05" w14:textId="6595FCBD" w:rsidR="00882F4A" w:rsidRPr="00D016F8" w:rsidRDefault="00882F4A" w:rsidP="00882F4A">
      <w:pPr>
        <w:rPr>
          <w:rFonts w:eastAsiaTheme="minorHAnsi"/>
          <w:lang w:eastAsia="en-US"/>
        </w:rPr>
      </w:pPr>
      <w:proofErr w:type="gramStart"/>
      <w:r w:rsidRPr="00D016F8">
        <w:rPr>
          <w:rFonts w:eastAsiaTheme="minorHAnsi"/>
          <w:lang w:eastAsia="en-US"/>
        </w:rPr>
        <w:t>Percent choice of tobacco versus food in the baseline and test blocks of the task (see Figure 1), completed in the sated and abstinent sessions.</w:t>
      </w:r>
      <w:proofErr w:type="gramEnd"/>
      <w:r w:rsidRPr="00D016F8">
        <w:rPr>
          <w:rFonts w:eastAsiaTheme="minorHAnsi"/>
          <w:lang w:eastAsia="en-US"/>
        </w:rPr>
        <w:t xml:space="preserve"> Smokers with major depression showed a greater increase in tobacco choice between the sated-baseline and sated-test condition (mood induction effect), and between the sated-baseline and abstinent-baseline condition (abstinence effect), compared to non-depressed smokers. B. Regression slopes relating depression symptoms (BDI</w:t>
      </w:r>
      <w:r w:rsidR="00306274" w:rsidRPr="00D016F8">
        <w:rPr>
          <w:rFonts w:eastAsiaTheme="minorHAnsi"/>
          <w:lang w:eastAsia="en-US"/>
        </w:rPr>
        <w:t>-II</w:t>
      </w:r>
      <w:r w:rsidRPr="00D016F8">
        <w:rPr>
          <w:rFonts w:eastAsiaTheme="minorHAnsi"/>
          <w:lang w:eastAsia="en-US"/>
        </w:rPr>
        <w:t>) across the sample as a whole to percent tobacco choice in the baseline and test blocks completed in the sated session (mood induction effect). The difference between slopes increased with BDI</w:t>
      </w:r>
      <w:r w:rsidR="00306274" w:rsidRPr="00D016F8">
        <w:rPr>
          <w:rFonts w:eastAsiaTheme="minorHAnsi"/>
          <w:lang w:eastAsia="en-US"/>
        </w:rPr>
        <w:t>-II</w:t>
      </w:r>
      <w:r w:rsidRPr="00D016F8">
        <w:rPr>
          <w:rFonts w:eastAsiaTheme="minorHAnsi"/>
          <w:lang w:eastAsia="en-US"/>
        </w:rPr>
        <w:t xml:space="preserve"> scores indicating greater sensitivity to negative mood </w:t>
      </w:r>
      <w:r w:rsidRPr="00D016F8">
        <w:rPr>
          <w:rFonts w:eastAsiaTheme="minorHAnsi"/>
          <w:lang w:eastAsia="en-US"/>
        </w:rPr>
        <w:lastRenderedPageBreak/>
        <w:t xml:space="preserve">induced tobacco-seeking. The </w:t>
      </w:r>
      <w:r w:rsidRPr="00D016F8">
        <w:rPr>
          <w:rFonts w:eastAsiaTheme="minorHAnsi"/>
          <w:i/>
          <w:lang w:eastAsia="en-US"/>
        </w:rPr>
        <w:t>F</w:t>
      </w:r>
      <w:r w:rsidRPr="00D016F8">
        <w:rPr>
          <w:rFonts w:eastAsiaTheme="minorHAnsi"/>
          <w:lang w:eastAsia="en-US"/>
        </w:rPr>
        <w:t xml:space="preserve"> statistic reports this interaction. C. Regression slopes relating depression symptoms (BDI</w:t>
      </w:r>
      <w:r w:rsidR="00306274" w:rsidRPr="00D016F8">
        <w:rPr>
          <w:rFonts w:eastAsiaTheme="minorHAnsi"/>
          <w:lang w:eastAsia="en-US"/>
        </w:rPr>
        <w:t>-II</w:t>
      </w:r>
      <w:r w:rsidRPr="00D016F8">
        <w:rPr>
          <w:rFonts w:eastAsiaTheme="minorHAnsi"/>
          <w:lang w:eastAsia="en-US"/>
        </w:rPr>
        <w:t>) across the sample as a whole to percent tobacco choice in the baseline blocks of the sated and abstinent session (abstinence effect). The difference between slopes increased with BDI</w:t>
      </w:r>
      <w:r w:rsidR="00306274" w:rsidRPr="00D016F8">
        <w:rPr>
          <w:rFonts w:eastAsiaTheme="minorHAnsi"/>
          <w:lang w:eastAsia="en-US"/>
        </w:rPr>
        <w:t>-II</w:t>
      </w:r>
      <w:r w:rsidRPr="00D016F8">
        <w:rPr>
          <w:rFonts w:eastAsiaTheme="minorHAnsi"/>
          <w:lang w:eastAsia="en-US"/>
        </w:rPr>
        <w:t xml:space="preserve"> scores indicating greater sensitivity to abstinence induced tobacco-seeking. The </w:t>
      </w:r>
      <w:r w:rsidRPr="00D016F8">
        <w:rPr>
          <w:rFonts w:eastAsiaTheme="minorHAnsi"/>
          <w:i/>
          <w:lang w:eastAsia="en-US"/>
        </w:rPr>
        <w:t>F</w:t>
      </w:r>
      <w:r w:rsidRPr="00D016F8">
        <w:rPr>
          <w:rFonts w:eastAsiaTheme="minorHAnsi"/>
          <w:lang w:eastAsia="en-US"/>
        </w:rPr>
        <w:t xml:space="preserve"> statistic reports this interaction. D. Correlation between the mood induction effect (sated-test minus sated-baseline) and the abstinence effect (abstinent-baseline minus sated-baseline) on tobacco choice across the sample as a whole. Symbols denote depressed (+) and non-depressed (O) smokers.</w:t>
      </w:r>
    </w:p>
    <w:p w14:paraId="0C99F328" w14:textId="77777777" w:rsidR="00882F4A" w:rsidRPr="00D016F8" w:rsidRDefault="00882F4A" w:rsidP="00296811">
      <w:pPr>
        <w:ind w:left="720" w:hanging="720"/>
        <w:rPr>
          <w:rFonts w:eastAsiaTheme="minorHAnsi"/>
          <w:lang w:eastAsia="en-US"/>
        </w:rPr>
      </w:pPr>
    </w:p>
    <w:p w14:paraId="2DA28299" w14:textId="68BDCA9C" w:rsidR="001331CF" w:rsidRPr="00D016F8" w:rsidRDefault="001331CF" w:rsidP="004D26BF">
      <w:pPr>
        <w:spacing w:after="160" w:line="259" w:lineRule="auto"/>
        <w:jc w:val="left"/>
        <w:rPr>
          <w:rFonts w:eastAsiaTheme="minorHAnsi"/>
          <w:lang w:eastAsia="en-US"/>
        </w:rPr>
      </w:pPr>
    </w:p>
    <w:sectPr w:rsidR="001331CF" w:rsidRPr="00D016F8">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900D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89B74" w14:textId="77777777" w:rsidR="00F05A31" w:rsidRDefault="00F05A31" w:rsidP="00C71CAE">
      <w:pPr>
        <w:spacing w:after="0" w:line="240" w:lineRule="auto"/>
      </w:pPr>
      <w:r>
        <w:separator/>
      </w:r>
    </w:p>
  </w:endnote>
  <w:endnote w:type="continuationSeparator" w:id="0">
    <w:p w14:paraId="56250B38" w14:textId="77777777" w:rsidR="00F05A31" w:rsidRDefault="00F05A31" w:rsidP="00C71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960947"/>
      <w:docPartObj>
        <w:docPartGallery w:val="Page Numbers (Bottom of Page)"/>
        <w:docPartUnique/>
      </w:docPartObj>
    </w:sdtPr>
    <w:sdtEndPr>
      <w:rPr>
        <w:noProof/>
      </w:rPr>
    </w:sdtEndPr>
    <w:sdtContent>
      <w:p w14:paraId="790CFEB8" w14:textId="77777777" w:rsidR="00550F0D" w:rsidRDefault="00550F0D">
        <w:pPr>
          <w:pStyle w:val="Footer"/>
          <w:jc w:val="right"/>
        </w:pPr>
        <w:r>
          <w:fldChar w:fldCharType="begin"/>
        </w:r>
        <w:r>
          <w:instrText xml:space="preserve"> PAGE   \* MERGEFORMAT </w:instrText>
        </w:r>
        <w:r>
          <w:fldChar w:fldCharType="separate"/>
        </w:r>
        <w:r w:rsidR="004A39FB">
          <w:rPr>
            <w:noProof/>
          </w:rPr>
          <w:t>15</w:t>
        </w:r>
        <w:r>
          <w:rPr>
            <w:noProof/>
          </w:rPr>
          <w:fldChar w:fldCharType="end"/>
        </w:r>
      </w:p>
    </w:sdtContent>
  </w:sdt>
  <w:p w14:paraId="0294DF7E" w14:textId="77777777" w:rsidR="00550F0D" w:rsidRDefault="00550F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1B68A" w14:textId="77777777" w:rsidR="00F05A31" w:rsidRDefault="00F05A31" w:rsidP="00C71CAE">
      <w:pPr>
        <w:spacing w:after="0" w:line="240" w:lineRule="auto"/>
      </w:pPr>
      <w:r>
        <w:separator/>
      </w:r>
    </w:p>
  </w:footnote>
  <w:footnote w:type="continuationSeparator" w:id="0">
    <w:p w14:paraId="7019D702" w14:textId="77777777" w:rsidR="00F05A31" w:rsidRDefault="00F05A31" w:rsidP="00C71C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F1B60"/>
    <w:multiLevelType w:val="hybridMultilevel"/>
    <w:tmpl w:val="83106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8D06761"/>
    <w:multiLevelType w:val="hybridMultilevel"/>
    <w:tmpl w:val="97949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36651F1"/>
    <w:multiLevelType w:val="hybridMultilevel"/>
    <w:tmpl w:val="63D8E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AD1F65"/>
    <w:multiLevelType w:val="hybridMultilevel"/>
    <w:tmpl w:val="E76A4B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L Hitsman">
    <w15:presenceInfo w15:providerId="AD" w15:userId="S-1-5-21-2086500257-1188392490-3880406080-19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rug and Alcohol De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9rw2f5ewwxae0fvjx25x5ta9wfwdvaf0x&quot;&gt;references&lt;record-ids&gt;&lt;item&gt;1089&lt;/item&gt;&lt;item&gt;1361&lt;/item&gt;&lt;item&gt;1768&lt;/item&gt;&lt;item&gt;4007&lt;/item&gt;&lt;item&gt;4083&lt;/item&gt;&lt;item&gt;4107&lt;/item&gt;&lt;item&gt;4144&lt;/item&gt;&lt;item&gt;4145&lt;/item&gt;&lt;item&gt;4395&lt;/item&gt;&lt;item&gt;4409&lt;/item&gt;&lt;item&gt;4467&lt;/item&gt;&lt;item&gt;4724&lt;/item&gt;&lt;item&gt;4748&lt;/item&gt;&lt;item&gt;5104&lt;/item&gt;&lt;item&gt;5200&lt;/item&gt;&lt;item&gt;5208&lt;/item&gt;&lt;item&gt;5480&lt;/item&gt;&lt;item&gt;5487&lt;/item&gt;&lt;item&gt;5500&lt;/item&gt;&lt;item&gt;5525&lt;/item&gt;&lt;item&gt;5680&lt;/item&gt;&lt;item&gt;5790&lt;/item&gt;&lt;item&gt;5857&lt;/item&gt;&lt;item&gt;5871&lt;/item&gt;&lt;item&gt;5910&lt;/item&gt;&lt;item&gt;6007&lt;/item&gt;&lt;item&gt;6054&lt;/item&gt;&lt;item&gt;6078&lt;/item&gt;&lt;item&gt;6189&lt;/item&gt;&lt;item&gt;6479&lt;/item&gt;&lt;item&gt;6496&lt;/item&gt;&lt;item&gt;6544&lt;/item&gt;&lt;item&gt;6567&lt;/item&gt;&lt;item&gt;6571&lt;/item&gt;&lt;item&gt;6654&lt;/item&gt;&lt;item&gt;6669&lt;/item&gt;&lt;item&gt;6670&lt;/item&gt;&lt;item&gt;6671&lt;/item&gt;&lt;item&gt;6677&lt;/item&gt;&lt;item&gt;6678&lt;/item&gt;&lt;item&gt;6865&lt;/item&gt;&lt;item&gt;6866&lt;/item&gt;&lt;item&gt;6878&lt;/item&gt;&lt;item&gt;6909&lt;/item&gt;&lt;item&gt;6910&lt;/item&gt;&lt;item&gt;6912&lt;/item&gt;&lt;item&gt;6914&lt;/item&gt;&lt;item&gt;6916&lt;/item&gt;&lt;item&gt;6917&lt;/item&gt;&lt;/record-ids&gt;&lt;/item&gt;&lt;/Libraries&gt;"/>
  </w:docVars>
  <w:rsids>
    <w:rsidRoot w:val="004819A5"/>
    <w:rsid w:val="00003278"/>
    <w:rsid w:val="00003878"/>
    <w:rsid w:val="00004B83"/>
    <w:rsid w:val="0000707F"/>
    <w:rsid w:val="000075D5"/>
    <w:rsid w:val="00010A46"/>
    <w:rsid w:val="00010B75"/>
    <w:rsid w:val="000139A3"/>
    <w:rsid w:val="0001473A"/>
    <w:rsid w:val="0001636D"/>
    <w:rsid w:val="000164BB"/>
    <w:rsid w:val="00020961"/>
    <w:rsid w:val="00021FD8"/>
    <w:rsid w:val="00023CDF"/>
    <w:rsid w:val="00024133"/>
    <w:rsid w:val="000269FC"/>
    <w:rsid w:val="000279F3"/>
    <w:rsid w:val="0003029C"/>
    <w:rsid w:val="00033577"/>
    <w:rsid w:val="00035CD9"/>
    <w:rsid w:val="00035E7D"/>
    <w:rsid w:val="000367BF"/>
    <w:rsid w:val="0003753B"/>
    <w:rsid w:val="000400D2"/>
    <w:rsid w:val="00040B30"/>
    <w:rsid w:val="000417DD"/>
    <w:rsid w:val="0004790F"/>
    <w:rsid w:val="00052A1A"/>
    <w:rsid w:val="000535D7"/>
    <w:rsid w:val="000540FA"/>
    <w:rsid w:val="000572B7"/>
    <w:rsid w:val="000603B5"/>
    <w:rsid w:val="00062F43"/>
    <w:rsid w:val="00063DDE"/>
    <w:rsid w:val="0006792C"/>
    <w:rsid w:val="00067E76"/>
    <w:rsid w:val="000705E5"/>
    <w:rsid w:val="00070841"/>
    <w:rsid w:val="00070886"/>
    <w:rsid w:val="00070E37"/>
    <w:rsid w:val="0007185B"/>
    <w:rsid w:val="00072E45"/>
    <w:rsid w:val="000734C7"/>
    <w:rsid w:val="00073F9A"/>
    <w:rsid w:val="00074184"/>
    <w:rsid w:val="000747C7"/>
    <w:rsid w:val="00075E78"/>
    <w:rsid w:val="00076711"/>
    <w:rsid w:val="00080C2B"/>
    <w:rsid w:val="000835CB"/>
    <w:rsid w:val="00083F62"/>
    <w:rsid w:val="00085069"/>
    <w:rsid w:val="00085AFD"/>
    <w:rsid w:val="00085D57"/>
    <w:rsid w:val="000861BF"/>
    <w:rsid w:val="0009069D"/>
    <w:rsid w:val="00090904"/>
    <w:rsid w:val="000912DF"/>
    <w:rsid w:val="00091375"/>
    <w:rsid w:val="000914C2"/>
    <w:rsid w:val="000918F3"/>
    <w:rsid w:val="00091DCD"/>
    <w:rsid w:val="0009371E"/>
    <w:rsid w:val="00093A59"/>
    <w:rsid w:val="00093DB7"/>
    <w:rsid w:val="00094254"/>
    <w:rsid w:val="00095DF6"/>
    <w:rsid w:val="000967B5"/>
    <w:rsid w:val="00097485"/>
    <w:rsid w:val="000A01C6"/>
    <w:rsid w:val="000A01D8"/>
    <w:rsid w:val="000A114C"/>
    <w:rsid w:val="000A3C93"/>
    <w:rsid w:val="000A652B"/>
    <w:rsid w:val="000A6989"/>
    <w:rsid w:val="000A7FC5"/>
    <w:rsid w:val="000B004F"/>
    <w:rsid w:val="000B0905"/>
    <w:rsid w:val="000B2632"/>
    <w:rsid w:val="000B377B"/>
    <w:rsid w:val="000B6665"/>
    <w:rsid w:val="000B694B"/>
    <w:rsid w:val="000B7258"/>
    <w:rsid w:val="000B740D"/>
    <w:rsid w:val="000C3A2C"/>
    <w:rsid w:val="000C6006"/>
    <w:rsid w:val="000C6BC3"/>
    <w:rsid w:val="000C6EFA"/>
    <w:rsid w:val="000C7120"/>
    <w:rsid w:val="000D03F5"/>
    <w:rsid w:val="000D05EB"/>
    <w:rsid w:val="000D24E0"/>
    <w:rsid w:val="000D3994"/>
    <w:rsid w:val="000D567C"/>
    <w:rsid w:val="000D5952"/>
    <w:rsid w:val="000D5A7D"/>
    <w:rsid w:val="000D761F"/>
    <w:rsid w:val="000D77EB"/>
    <w:rsid w:val="000E022D"/>
    <w:rsid w:val="000E3AAB"/>
    <w:rsid w:val="000E5612"/>
    <w:rsid w:val="000E6F65"/>
    <w:rsid w:val="000F04FF"/>
    <w:rsid w:val="000F1EC3"/>
    <w:rsid w:val="000F2650"/>
    <w:rsid w:val="000F298D"/>
    <w:rsid w:val="000F2C5E"/>
    <w:rsid w:val="000F2CF8"/>
    <w:rsid w:val="000F459E"/>
    <w:rsid w:val="000F519C"/>
    <w:rsid w:val="000F552A"/>
    <w:rsid w:val="000F63FB"/>
    <w:rsid w:val="000F6F70"/>
    <w:rsid w:val="000F730C"/>
    <w:rsid w:val="001001BC"/>
    <w:rsid w:val="00100537"/>
    <w:rsid w:val="00101759"/>
    <w:rsid w:val="00101C80"/>
    <w:rsid w:val="00102AF6"/>
    <w:rsid w:val="00102BC2"/>
    <w:rsid w:val="001049A2"/>
    <w:rsid w:val="001051D2"/>
    <w:rsid w:val="00106EB4"/>
    <w:rsid w:val="00110D8D"/>
    <w:rsid w:val="0011192B"/>
    <w:rsid w:val="00112175"/>
    <w:rsid w:val="001124AE"/>
    <w:rsid w:val="00112B7C"/>
    <w:rsid w:val="00113BF7"/>
    <w:rsid w:val="00114384"/>
    <w:rsid w:val="001206F0"/>
    <w:rsid w:val="00120C5D"/>
    <w:rsid w:val="0012293A"/>
    <w:rsid w:val="0012364C"/>
    <w:rsid w:val="00125333"/>
    <w:rsid w:val="001259F6"/>
    <w:rsid w:val="00127F7B"/>
    <w:rsid w:val="00130AAC"/>
    <w:rsid w:val="00131BBD"/>
    <w:rsid w:val="00132136"/>
    <w:rsid w:val="00132874"/>
    <w:rsid w:val="001331CF"/>
    <w:rsid w:val="00133C1F"/>
    <w:rsid w:val="00134378"/>
    <w:rsid w:val="001351CC"/>
    <w:rsid w:val="001360F3"/>
    <w:rsid w:val="00136BAD"/>
    <w:rsid w:val="00140806"/>
    <w:rsid w:val="00140EE9"/>
    <w:rsid w:val="00141414"/>
    <w:rsid w:val="00143903"/>
    <w:rsid w:val="00144A23"/>
    <w:rsid w:val="00146A29"/>
    <w:rsid w:val="0015053B"/>
    <w:rsid w:val="001514FD"/>
    <w:rsid w:val="00151BDD"/>
    <w:rsid w:val="00151D67"/>
    <w:rsid w:val="0015503C"/>
    <w:rsid w:val="001558FF"/>
    <w:rsid w:val="00155B53"/>
    <w:rsid w:val="00156573"/>
    <w:rsid w:val="00160C18"/>
    <w:rsid w:val="00161D52"/>
    <w:rsid w:val="001626D0"/>
    <w:rsid w:val="0016310A"/>
    <w:rsid w:val="00164196"/>
    <w:rsid w:val="001650F7"/>
    <w:rsid w:val="001675C6"/>
    <w:rsid w:val="00167917"/>
    <w:rsid w:val="00167E06"/>
    <w:rsid w:val="0017035A"/>
    <w:rsid w:val="00171977"/>
    <w:rsid w:val="0017216B"/>
    <w:rsid w:val="001754BB"/>
    <w:rsid w:val="0017720B"/>
    <w:rsid w:val="0017788F"/>
    <w:rsid w:val="00177A3E"/>
    <w:rsid w:val="001812E0"/>
    <w:rsid w:val="00181A51"/>
    <w:rsid w:val="00184B82"/>
    <w:rsid w:val="00184C0E"/>
    <w:rsid w:val="00185C84"/>
    <w:rsid w:val="00186319"/>
    <w:rsid w:val="00186DC1"/>
    <w:rsid w:val="00187056"/>
    <w:rsid w:val="00193057"/>
    <w:rsid w:val="00193C22"/>
    <w:rsid w:val="001947D7"/>
    <w:rsid w:val="00195051"/>
    <w:rsid w:val="001A00C1"/>
    <w:rsid w:val="001A09F2"/>
    <w:rsid w:val="001A12E7"/>
    <w:rsid w:val="001A2523"/>
    <w:rsid w:val="001A29F6"/>
    <w:rsid w:val="001A3018"/>
    <w:rsid w:val="001A38CE"/>
    <w:rsid w:val="001A55A9"/>
    <w:rsid w:val="001A6D61"/>
    <w:rsid w:val="001B075F"/>
    <w:rsid w:val="001B1384"/>
    <w:rsid w:val="001B14E2"/>
    <w:rsid w:val="001B3A57"/>
    <w:rsid w:val="001B424D"/>
    <w:rsid w:val="001B4738"/>
    <w:rsid w:val="001B6F30"/>
    <w:rsid w:val="001B76B6"/>
    <w:rsid w:val="001C0D1E"/>
    <w:rsid w:val="001C1AC0"/>
    <w:rsid w:val="001C23F6"/>
    <w:rsid w:val="001C2404"/>
    <w:rsid w:val="001C2499"/>
    <w:rsid w:val="001C3555"/>
    <w:rsid w:val="001C46DB"/>
    <w:rsid w:val="001C6F43"/>
    <w:rsid w:val="001C77A3"/>
    <w:rsid w:val="001C77BF"/>
    <w:rsid w:val="001D0D6E"/>
    <w:rsid w:val="001D21CA"/>
    <w:rsid w:val="001D2613"/>
    <w:rsid w:val="001D271C"/>
    <w:rsid w:val="001D3BDA"/>
    <w:rsid w:val="001D3EFC"/>
    <w:rsid w:val="001D41EF"/>
    <w:rsid w:val="001D6A18"/>
    <w:rsid w:val="001D6C83"/>
    <w:rsid w:val="001D6D82"/>
    <w:rsid w:val="001D7FE0"/>
    <w:rsid w:val="001E0384"/>
    <w:rsid w:val="001E150B"/>
    <w:rsid w:val="001E3993"/>
    <w:rsid w:val="001E4927"/>
    <w:rsid w:val="001E5EC4"/>
    <w:rsid w:val="001F0B2D"/>
    <w:rsid w:val="001F0E6D"/>
    <w:rsid w:val="001F20FF"/>
    <w:rsid w:val="001F2116"/>
    <w:rsid w:val="001F2A25"/>
    <w:rsid w:val="001F2B57"/>
    <w:rsid w:val="001F4EBF"/>
    <w:rsid w:val="001F6D84"/>
    <w:rsid w:val="001F704B"/>
    <w:rsid w:val="0020320D"/>
    <w:rsid w:val="0020405D"/>
    <w:rsid w:val="0020632B"/>
    <w:rsid w:val="00210E5A"/>
    <w:rsid w:val="00213B08"/>
    <w:rsid w:val="002153A8"/>
    <w:rsid w:val="00215FE6"/>
    <w:rsid w:val="002169B0"/>
    <w:rsid w:val="00217F1C"/>
    <w:rsid w:val="00220D1D"/>
    <w:rsid w:val="00221E99"/>
    <w:rsid w:val="002227E2"/>
    <w:rsid w:val="002234D2"/>
    <w:rsid w:val="002253B0"/>
    <w:rsid w:val="00226408"/>
    <w:rsid w:val="00226DC9"/>
    <w:rsid w:val="002320D4"/>
    <w:rsid w:val="00232254"/>
    <w:rsid w:val="0023248F"/>
    <w:rsid w:val="002344B1"/>
    <w:rsid w:val="002346C2"/>
    <w:rsid w:val="00235619"/>
    <w:rsid w:val="00236895"/>
    <w:rsid w:val="00240549"/>
    <w:rsid w:val="00240EA3"/>
    <w:rsid w:val="002437C5"/>
    <w:rsid w:val="00244E2B"/>
    <w:rsid w:val="00246105"/>
    <w:rsid w:val="0024780D"/>
    <w:rsid w:val="002512C4"/>
    <w:rsid w:val="00251917"/>
    <w:rsid w:val="0025195F"/>
    <w:rsid w:val="002540C9"/>
    <w:rsid w:val="00255178"/>
    <w:rsid w:val="00255421"/>
    <w:rsid w:val="0025560B"/>
    <w:rsid w:val="00256D11"/>
    <w:rsid w:val="002607D0"/>
    <w:rsid w:val="00261CCD"/>
    <w:rsid w:val="00261E72"/>
    <w:rsid w:val="002636F2"/>
    <w:rsid w:val="002651FC"/>
    <w:rsid w:val="00265282"/>
    <w:rsid w:val="0027149B"/>
    <w:rsid w:val="0027268E"/>
    <w:rsid w:val="002739E9"/>
    <w:rsid w:val="00275C3F"/>
    <w:rsid w:val="00276AC0"/>
    <w:rsid w:val="00277058"/>
    <w:rsid w:val="002775FF"/>
    <w:rsid w:val="00277C98"/>
    <w:rsid w:val="002800E2"/>
    <w:rsid w:val="00280D94"/>
    <w:rsid w:val="00280E54"/>
    <w:rsid w:val="00280E62"/>
    <w:rsid w:val="00281C6A"/>
    <w:rsid w:val="00281FB2"/>
    <w:rsid w:val="00284B66"/>
    <w:rsid w:val="0028602F"/>
    <w:rsid w:val="002862EE"/>
    <w:rsid w:val="002905D7"/>
    <w:rsid w:val="00290D40"/>
    <w:rsid w:val="00291039"/>
    <w:rsid w:val="0029282C"/>
    <w:rsid w:val="00294E65"/>
    <w:rsid w:val="00296811"/>
    <w:rsid w:val="00296DA0"/>
    <w:rsid w:val="0029707D"/>
    <w:rsid w:val="00297181"/>
    <w:rsid w:val="00297551"/>
    <w:rsid w:val="00297583"/>
    <w:rsid w:val="002A00F3"/>
    <w:rsid w:val="002A0E38"/>
    <w:rsid w:val="002A0F3C"/>
    <w:rsid w:val="002A4218"/>
    <w:rsid w:val="002A4E7F"/>
    <w:rsid w:val="002A509D"/>
    <w:rsid w:val="002A55F9"/>
    <w:rsid w:val="002A5B92"/>
    <w:rsid w:val="002A734E"/>
    <w:rsid w:val="002A745F"/>
    <w:rsid w:val="002B0268"/>
    <w:rsid w:val="002B04F5"/>
    <w:rsid w:val="002B0998"/>
    <w:rsid w:val="002B1092"/>
    <w:rsid w:val="002B1BB8"/>
    <w:rsid w:val="002B5F63"/>
    <w:rsid w:val="002B715E"/>
    <w:rsid w:val="002B7317"/>
    <w:rsid w:val="002B7332"/>
    <w:rsid w:val="002B769F"/>
    <w:rsid w:val="002B7D1A"/>
    <w:rsid w:val="002C1183"/>
    <w:rsid w:val="002C2471"/>
    <w:rsid w:val="002C500D"/>
    <w:rsid w:val="002C5813"/>
    <w:rsid w:val="002C7168"/>
    <w:rsid w:val="002C7FD6"/>
    <w:rsid w:val="002D314C"/>
    <w:rsid w:val="002D4080"/>
    <w:rsid w:val="002D44E6"/>
    <w:rsid w:val="002D50BB"/>
    <w:rsid w:val="002D5E1B"/>
    <w:rsid w:val="002D744B"/>
    <w:rsid w:val="002D7D4F"/>
    <w:rsid w:val="002E0EE2"/>
    <w:rsid w:val="002E0F7B"/>
    <w:rsid w:val="002E4661"/>
    <w:rsid w:val="002E5011"/>
    <w:rsid w:val="002E7135"/>
    <w:rsid w:val="002E76C0"/>
    <w:rsid w:val="002E7C4F"/>
    <w:rsid w:val="002F09DC"/>
    <w:rsid w:val="002F0C52"/>
    <w:rsid w:val="002F11F5"/>
    <w:rsid w:val="002F2746"/>
    <w:rsid w:val="002F3AEC"/>
    <w:rsid w:val="002F434C"/>
    <w:rsid w:val="002F48F8"/>
    <w:rsid w:val="00300154"/>
    <w:rsid w:val="00300F10"/>
    <w:rsid w:val="00301A11"/>
    <w:rsid w:val="0030296A"/>
    <w:rsid w:val="003030E3"/>
    <w:rsid w:val="0030376D"/>
    <w:rsid w:val="00306274"/>
    <w:rsid w:val="0030656F"/>
    <w:rsid w:val="00306699"/>
    <w:rsid w:val="00310C4C"/>
    <w:rsid w:val="00313E12"/>
    <w:rsid w:val="00314D84"/>
    <w:rsid w:val="003152E2"/>
    <w:rsid w:val="00315374"/>
    <w:rsid w:val="003165C0"/>
    <w:rsid w:val="0032176C"/>
    <w:rsid w:val="00325A62"/>
    <w:rsid w:val="00326B52"/>
    <w:rsid w:val="0032762A"/>
    <w:rsid w:val="003317DE"/>
    <w:rsid w:val="00331FAD"/>
    <w:rsid w:val="00333544"/>
    <w:rsid w:val="00333F40"/>
    <w:rsid w:val="003342B4"/>
    <w:rsid w:val="003358B3"/>
    <w:rsid w:val="00335968"/>
    <w:rsid w:val="00336F0F"/>
    <w:rsid w:val="0033746B"/>
    <w:rsid w:val="00337EBB"/>
    <w:rsid w:val="003426C9"/>
    <w:rsid w:val="00342D57"/>
    <w:rsid w:val="00344410"/>
    <w:rsid w:val="00344C54"/>
    <w:rsid w:val="0034553B"/>
    <w:rsid w:val="003456C4"/>
    <w:rsid w:val="00352602"/>
    <w:rsid w:val="00353C18"/>
    <w:rsid w:val="00355B99"/>
    <w:rsid w:val="00355DE3"/>
    <w:rsid w:val="0035626F"/>
    <w:rsid w:val="00357158"/>
    <w:rsid w:val="003572B9"/>
    <w:rsid w:val="00357803"/>
    <w:rsid w:val="00357F17"/>
    <w:rsid w:val="00360951"/>
    <w:rsid w:val="00362B9F"/>
    <w:rsid w:val="00363F30"/>
    <w:rsid w:val="0036438C"/>
    <w:rsid w:val="00365E44"/>
    <w:rsid w:val="00370974"/>
    <w:rsid w:val="0037229B"/>
    <w:rsid w:val="003731AE"/>
    <w:rsid w:val="00376149"/>
    <w:rsid w:val="0037694B"/>
    <w:rsid w:val="003772F1"/>
    <w:rsid w:val="00383522"/>
    <w:rsid w:val="003848C6"/>
    <w:rsid w:val="003865ED"/>
    <w:rsid w:val="003876A1"/>
    <w:rsid w:val="00390E2F"/>
    <w:rsid w:val="0039122D"/>
    <w:rsid w:val="0039162B"/>
    <w:rsid w:val="0039599B"/>
    <w:rsid w:val="00395CB7"/>
    <w:rsid w:val="00396708"/>
    <w:rsid w:val="00396DB2"/>
    <w:rsid w:val="00397F92"/>
    <w:rsid w:val="003A07BF"/>
    <w:rsid w:val="003A0B65"/>
    <w:rsid w:val="003A16E0"/>
    <w:rsid w:val="003A3349"/>
    <w:rsid w:val="003A34BF"/>
    <w:rsid w:val="003A3AD6"/>
    <w:rsid w:val="003A4582"/>
    <w:rsid w:val="003A62CC"/>
    <w:rsid w:val="003A69BA"/>
    <w:rsid w:val="003A781B"/>
    <w:rsid w:val="003B0129"/>
    <w:rsid w:val="003B03CB"/>
    <w:rsid w:val="003B1F72"/>
    <w:rsid w:val="003B48B0"/>
    <w:rsid w:val="003B5050"/>
    <w:rsid w:val="003B68AB"/>
    <w:rsid w:val="003C15AF"/>
    <w:rsid w:val="003C231F"/>
    <w:rsid w:val="003C4F2F"/>
    <w:rsid w:val="003C70A8"/>
    <w:rsid w:val="003C7C4D"/>
    <w:rsid w:val="003D0B6D"/>
    <w:rsid w:val="003D2E64"/>
    <w:rsid w:val="003D3ABF"/>
    <w:rsid w:val="003D6B8C"/>
    <w:rsid w:val="003D7EFA"/>
    <w:rsid w:val="003E0B47"/>
    <w:rsid w:val="003E0C33"/>
    <w:rsid w:val="003E2688"/>
    <w:rsid w:val="003E2E70"/>
    <w:rsid w:val="003E385D"/>
    <w:rsid w:val="003E3D82"/>
    <w:rsid w:val="003E5485"/>
    <w:rsid w:val="003E5BEF"/>
    <w:rsid w:val="003F0814"/>
    <w:rsid w:val="003F0BD3"/>
    <w:rsid w:val="003F138A"/>
    <w:rsid w:val="003F1D67"/>
    <w:rsid w:val="003F2280"/>
    <w:rsid w:val="003F3F77"/>
    <w:rsid w:val="003F5C08"/>
    <w:rsid w:val="003F7F9E"/>
    <w:rsid w:val="004000D4"/>
    <w:rsid w:val="00400B6C"/>
    <w:rsid w:val="00404B66"/>
    <w:rsid w:val="004054B9"/>
    <w:rsid w:val="0040577C"/>
    <w:rsid w:val="00405A15"/>
    <w:rsid w:val="00407E19"/>
    <w:rsid w:val="00410A69"/>
    <w:rsid w:val="00410C92"/>
    <w:rsid w:val="004122F9"/>
    <w:rsid w:val="00412BB1"/>
    <w:rsid w:val="00413AF9"/>
    <w:rsid w:val="0041524B"/>
    <w:rsid w:val="00416692"/>
    <w:rsid w:val="00416960"/>
    <w:rsid w:val="004171DB"/>
    <w:rsid w:val="00417A2A"/>
    <w:rsid w:val="00420F2C"/>
    <w:rsid w:val="004220A2"/>
    <w:rsid w:val="00422F41"/>
    <w:rsid w:val="00432C79"/>
    <w:rsid w:val="00433351"/>
    <w:rsid w:val="00434593"/>
    <w:rsid w:val="004346C4"/>
    <w:rsid w:val="00436F1C"/>
    <w:rsid w:val="004373BA"/>
    <w:rsid w:val="00443137"/>
    <w:rsid w:val="004439ED"/>
    <w:rsid w:val="0044501F"/>
    <w:rsid w:val="004451AE"/>
    <w:rsid w:val="004465C8"/>
    <w:rsid w:val="004472FE"/>
    <w:rsid w:val="00447E2F"/>
    <w:rsid w:val="00450CA1"/>
    <w:rsid w:val="00450FF5"/>
    <w:rsid w:val="00452694"/>
    <w:rsid w:val="004528E9"/>
    <w:rsid w:val="00452C9A"/>
    <w:rsid w:val="00452CE2"/>
    <w:rsid w:val="004561D4"/>
    <w:rsid w:val="004573B2"/>
    <w:rsid w:val="00457892"/>
    <w:rsid w:val="00460063"/>
    <w:rsid w:val="004622EF"/>
    <w:rsid w:val="0046233D"/>
    <w:rsid w:val="00465120"/>
    <w:rsid w:val="00465500"/>
    <w:rsid w:val="00465CB2"/>
    <w:rsid w:val="00466726"/>
    <w:rsid w:val="00466AC0"/>
    <w:rsid w:val="00466DB0"/>
    <w:rsid w:val="004706EB"/>
    <w:rsid w:val="004708D8"/>
    <w:rsid w:val="00471671"/>
    <w:rsid w:val="00471EBD"/>
    <w:rsid w:val="00472DC8"/>
    <w:rsid w:val="004750D9"/>
    <w:rsid w:val="00476BEA"/>
    <w:rsid w:val="004803AB"/>
    <w:rsid w:val="004819A5"/>
    <w:rsid w:val="004826C4"/>
    <w:rsid w:val="00483BD3"/>
    <w:rsid w:val="00483D96"/>
    <w:rsid w:val="004844DF"/>
    <w:rsid w:val="00484849"/>
    <w:rsid w:val="00485AC1"/>
    <w:rsid w:val="00490789"/>
    <w:rsid w:val="00490BD8"/>
    <w:rsid w:val="00491024"/>
    <w:rsid w:val="00491E68"/>
    <w:rsid w:val="00494648"/>
    <w:rsid w:val="004955FD"/>
    <w:rsid w:val="0049597C"/>
    <w:rsid w:val="00495BB5"/>
    <w:rsid w:val="00497A57"/>
    <w:rsid w:val="004A06ED"/>
    <w:rsid w:val="004A0D9F"/>
    <w:rsid w:val="004A1C31"/>
    <w:rsid w:val="004A3644"/>
    <w:rsid w:val="004A39FB"/>
    <w:rsid w:val="004A4ABC"/>
    <w:rsid w:val="004A5162"/>
    <w:rsid w:val="004A550A"/>
    <w:rsid w:val="004A6045"/>
    <w:rsid w:val="004A626F"/>
    <w:rsid w:val="004A790D"/>
    <w:rsid w:val="004B0BA1"/>
    <w:rsid w:val="004B19C4"/>
    <w:rsid w:val="004B4774"/>
    <w:rsid w:val="004B5640"/>
    <w:rsid w:val="004B638B"/>
    <w:rsid w:val="004B668A"/>
    <w:rsid w:val="004B67E4"/>
    <w:rsid w:val="004C2527"/>
    <w:rsid w:val="004C343E"/>
    <w:rsid w:val="004C4AB2"/>
    <w:rsid w:val="004C4BB7"/>
    <w:rsid w:val="004C5FBD"/>
    <w:rsid w:val="004C6C16"/>
    <w:rsid w:val="004C786F"/>
    <w:rsid w:val="004C7E07"/>
    <w:rsid w:val="004D0786"/>
    <w:rsid w:val="004D123E"/>
    <w:rsid w:val="004D1C28"/>
    <w:rsid w:val="004D22E1"/>
    <w:rsid w:val="004D26BF"/>
    <w:rsid w:val="004D2DAF"/>
    <w:rsid w:val="004D2F3A"/>
    <w:rsid w:val="004D31DD"/>
    <w:rsid w:val="004D3D55"/>
    <w:rsid w:val="004D4094"/>
    <w:rsid w:val="004D4940"/>
    <w:rsid w:val="004D4E41"/>
    <w:rsid w:val="004D6426"/>
    <w:rsid w:val="004D68A3"/>
    <w:rsid w:val="004D71C2"/>
    <w:rsid w:val="004E09ED"/>
    <w:rsid w:val="004E1DB3"/>
    <w:rsid w:val="004E500A"/>
    <w:rsid w:val="004E66A4"/>
    <w:rsid w:val="004E683C"/>
    <w:rsid w:val="004E6C1B"/>
    <w:rsid w:val="004F11BB"/>
    <w:rsid w:val="004F16DB"/>
    <w:rsid w:val="004F2B0A"/>
    <w:rsid w:val="004F3A35"/>
    <w:rsid w:val="004F3EFF"/>
    <w:rsid w:val="004F428D"/>
    <w:rsid w:val="004F455C"/>
    <w:rsid w:val="004F6499"/>
    <w:rsid w:val="005002C5"/>
    <w:rsid w:val="00500433"/>
    <w:rsid w:val="005005E5"/>
    <w:rsid w:val="00502C9E"/>
    <w:rsid w:val="00503F8C"/>
    <w:rsid w:val="0050402A"/>
    <w:rsid w:val="005059EB"/>
    <w:rsid w:val="0050732A"/>
    <w:rsid w:val="005077B0"/>
    <w:rsid w:val="005102B5"/>
    <w:rsid w:val="0051148E"/>
    <w:rsid w:val="00511FE6"/>
    <w:rsid w:val="0051211D"/>
    <w:rsid w:val="00512259"/>
    <w:rsid w:val="00513C6B"/>
    <w:rsid w:val="005151EE"/>
    <w:rsid w:val="00515317"/>
    <w:rsid w:val="00515747"/>
    <w:rsid w:val="00515F57"/>
    <w:rsid w:val="00517205"/>
    <w:rsid w:val="00517456"/>
    <w:rsid w:val="005177B6"/>
    <w:rsid w:val="00520213"/>
    <w:rsid w:val="0052204E"/>
    <w:rsid w:val="00522A6F"/>
    <w:rsid w:val="00522BAE"/>
    <w:rsid w:val="00525A21"/>
    <w:rsid w:val="005265B2"/>
    <w:rsid w:val="00526855"/>
    <w:rsid w:val="00526996"/>
    <w:rsid w:val="0052774A"/>
    <w:rsid w:val="00530F13"/>
    <w:rsid w:val="00530F31"/>
    <w:rsid w:val="00531C48"/>
    <w:rsid w:val="0053485C"/>
    <w:rsid w:val="0053497D"/>
    <w:rsid w:val="005352BD"/>
    <w:rsid w:val="005363F1"/>
    <w:rsid w:val="0053762F"/>
    <w:rsid w:val="00542304"/>
    <w:rsid w:val="0054304D"/>
    <w:rsid w:val="0054311C"/>
    <w:rsid w:val="005435F7"/>
    <w:rsid w:val="00544BDB"/>
    <w:rsid w:val="0054580A"/>
    <w:rsid w:val="0054694E"/>
    <w:rsid w:val="00547060"/>
    <w:rsid w:val="00547B7F"/>
    <w:rsid w:val="00550905"/>
    <w:rsid w:val="00550F0D"/>
    <w:rsid w:val="005519F3"/>
    <w:rsid w:val="00553417"/>
    <w:rsid w:val="0055435F"/>
    <w:rsid w:val="00554C0D"/>
    <w:rsid w:val="00556995"/>
    <w:rsid w:val="00564E5C"/>
    <w:rsid w:val="00565FF0"/>
    <w:rsid w:val="0056604D"/>
    <w:rsid w:val="005700FC"/>
    <w:rsid w:val="00571FF6"/>
    <w:rsid w:val="005733E0"/>
    <w:rsid w:val="00574938"/>
    <w:rsid w:val="005754F9"/>
    <w:rsid w:val="005758BD"/>
    <w:rsid w:val="0057776E"/>
    <w:rsid w:val="00580631"/>
    <w:rsid w:val="00580DA0"/>
    <w:rsid w:val="00580E20"/>
    <w:rsid w:val="00583551"/>
    <w:rsid w:val="005835C6"/>
    <w:rsid w:val="00584460"/>
    <w:rsid w:val="0058460C"/>
    <w:rsid w:val="005851B3"/>
    <w:rsid w:val="00585ACB"/>
    <w:rsid w:val="0059083F"/>
    <w:rsid w:val="00590F9C"/>
    <w:rsid w:val="0059267F"/>
    <w:rsid w:val="00594D8E"/>
    <w:rsid w:val="0059573A"/>
    <w:rsid w:val="00595AA3"/>
    <w:rsid w:val="00596AC6"/>
    <w:rsid w:val="005A01B2"/>
    <w:rsid w:val="005A093E"/>
    <w:rsid w:val="005A0AEC"/>
    <w:rsid w:val="005A371C"/>
    <w:rsid w:val="005A650D"/>
    <w:rsid w:val="005A684F"/>
    <w:rsid w:val="005A750F"/>
    <w:rsid w:val="005B097E"/>
    <w:rsid w:val="005B122E"/>
    <w:rsid w:val="005B2220"/>
    <w:rsid w:val="005B2564"/>
    <w:rsid w:val="005B33E3"/>
    <w:rsid w:val="005B34E2"/>
    <w:rsid w:val="005B4726"/>
    <w:rsid w:val="005B5845"/>
    <w:rsid w:val="005B7D3F"/>
    <w:rsid w:val="005C0347"/>
    <w:rsid w:val="005C0DC1"/>
    <w:rsid w:val="005C1CEB"/>
    <w:rsid w:val="005C3A30"/>
    <w:rsid w:val="005C40D2"/>
    <w:rsid w:val="005C6D91"/>
    <w:rsid w:val="005C773D"/>
    <w:rsid w:val="005D1012"/>
    <w:rsid w:val="005D1291"/>
    <w:rsid w:val="005D263D"/>
    <w:rsid w:val="005D4AE7"/>
    <w:rsid w:val="005D4E05"/>
    <w:rsid w:val="005D60B3"/>
    <w:rsid w:val="005D68CA"/>
    <w:rsid w:val="005D69C0"/>
    <w:rsid w:val="005E0AFF"/>
    <w:rsid w:val="005E31C9"/>
    <w:rsid w:val="005E38B1"/>
    <w:rsid w:val="005E3AB3"/>
    <w:rsid w:val="005E3F31"/>
    <w:rsid w:val="005E4235"/>
    <w:rsid w:val="005E5900"/>
    <w:rsid w:val="005F0A7B"/>
    <w:rsid w:val="005F5135"/>
    <w:rsid w:val="005F675A"/>
    <w:rsid w:val="00600D49"/>
    <w:rsid w:val="00603DAE"/>
    <w:rsid w:val="0060485F"/>
    <w:rsid w:val="00604DFC"/>
    <w:rsid w:val="006052FC"/>
    <w:rsid w:val="00605EED"/>
    <w:rsid w:val="0060665D"/>
    <w:rsid w:val="00606D07"/>
    <w:rsid w:val="00607F4C"/>
    <w:rsid w:val="00610EDC"/>
    <w:rsid w:val="006110EA"/>
    <w:rsid w:val="006120F8"/>
    <w:rsid w:val="00612E91"/>
    <w:rsid w:val="0061316D"/>
    <w:rsid w:val="006150E0"/>
    <w:rsid w:val="006166FE"/>
    <w:rsid w:val="00616D86"/>
    <w:rsid w:val="00616E53"/>
    <w:rsid w:val="00620576"/>
    <w:rsid w:val="006213AE"/>
    <w:rsid w:val="00622BB8"/>
    <w:rsid w:val="00623677"/>
    <w:rsid w:val="00630470"/>
    <w:rsid w:val="006306BF"/>
    <w:rsid w:val="00631333"/>
    <w:rsid w:val="00632983"/>
    <w:rsid w:val="00632FF3"/>
    <w:rsid w:val="006373A9"/>
    <w:rsid w:val="006400DF"/>
    <w:rsid w:val="006403DB"/>
    <w:rsid w:val="00644775"/>
    <w:rsid w:val="0064481C"/>
    <w:rsid w:val="0064510A"/>
    <w:rsid w:val="00645BF3"/>
    <w:rsid w:val="00646E57"/>
    <w:rsid w:val="00647505"/>
    <w:rsid w:val="006476ED"/>
    <w:rsid w:val="006509FA"/>
    <w:rsid w:val="006511B5"/>
    <w:rsid w:val="006526CB"/>
    <w:rsid w:val="00652FF3"/>
    <w:rsid w:val="00656C47"/>
    <w:rsid w:val="00657558"/>
    <w:rsid w:val="0066043D"/>
    <w:rsid w:val="00660ED6"/>
    <w:rsid w:val="006640DC"/>
    <w:rsid w:val="00664226"/>
    <w:rsid w:val="00665652"/>
    <w:rsid w:val="0066569F"/>
    <w:rsid w:val="006668ED"/>
    <w:rsid w:val="00667E9A"/>
    <w:rsid w:val="00672BAE"/>
    <w:rsid w:val="00673063"/>
    <w:rsid w:val="00674725"/>
    <w:rsid w:val="006747FB"/>
    <w:rsid w:val="00675AAE"/>
    <w:rsid w:val="00676CC6"/>
    <w:rsid w:val="00677DF3"/>
    <w:rsid w:val="006827A9"/>
    <w:rsid w:val="006831C3"/>
    <w:rsid w:val="00683C30"/>
    <w:rsid w:val="0068527F"/>
    <w:rsid w:val="00686BAE"/>
    <w:rsid w:val="00690486"/>
    <w:rsid w:val="00691F07"/>
    <w:rsid w:val="006941B0"/>
    <w:rsid w:val="00694DFC"/>
    <w:rsid w:val="006A085C"/>
    <w:rsid w:val="006A0888"/>
    <w:rsid w:val="006A0FE2"/>
    <w:rsid w:val="006A2335"/>
    <w:rsid w:val="006A2ED7"/>
    <w:rsid w:val="006A3125"/>
    <w:rsid w:val="006A373C"/>
    <w:rsid w:val="006A37D5"/>
    <w:rsid w:val="006A42F4"/>
    <w:rsid w:val="006A4B7B"/>
    <w:rsid w:val="006A4C62"/>
    <w:rsid w:val="006A623B"/>
    <w:rsid w:val="006A625E"/>
    <w:rsid w:val="006A68BE"/>
    <w:rsid w:val="006A74FA"/>
    <w:rsid w:val="006A7A8E"/>
    <w:rsid w:val="006B0B36"/>
    <w:rsid w:val="006B1D27"/>
    <w:rsid w:val="006B41F8"/>
    <w:rsid w:val="006B4F3B"/>
    <w:rsid w:val="006B5BD0"/>
    <w:rsid w:val="006B682B"/>
    <w:rsid w:val="006C0211"/>
    <w:rsid w:val="006C14C0"/>
    <w:rsid w:val="006C32D4"/>
    <w:rsid w:val="006C4005"/>
    <w:rsid w:val="006C4304"/>
    <w:rsid w:val="006C4D7C"/>
    <w:rsid w:val="006C5152"/>
    <w:rsid w:val="006C67F6"/>
    <w:rsid w:val="006C6860"/>
    <w:rsid w:val="006C757F"/>
    <w:rsid w:val="006C780B"/>
    <w:rsid w:val="006C783F"/>
    <w:rsid w:val="006D148C"/>
    <w:rsid w:val="006D373F"/>
    <w:rsid w:val="006D4021"/>
    <w:rsid w:val="006D532E"/>
    <w:rsid w:val="006D5338"/>
    <w:rsid w:val="006D5CBC"/>
    <w:rsid w:val="006D7A4D"/>
    <w:rsid w:val="006E13C9"/>
    <w:rsid w:val="006E2B93"/>
    <w:rsid w:val="006E2EA2"/>
    <w:rsid w:val="006E31EA"/>
    <w:rsid w:val="006E352A"/>
    <w:rsid w:val="006E3BA2"/>
    <w:rsid w:val="006E3C16"/>
    <w:rsid w:val="006E3EDD"/>
    <w:rsid w:val="006E6882"/>
    <w:rsid w:val="006E6A97"/>
    <w:rsid w:val="006E70E6"/>
    <w:rsid w:val="006F03EE"/>
    <w:rsid w:val="006F533B"/>
    <w:rsid w:val="00702AAB"/>
    <w:rsid w:val="00702E1A"/>
    <w:rsid w:val="007031ED"/>
    <w:rsid w:val="0070429C"/>
    <w:rsid w:val="0070443C"/>
    <w:rsid w:val="0070707D"/>
    <w:rsid w:val="00707092"/>
    <w:rsid w:val="00707095"/>
    <w:rsid w:val="007072E2"/>
    <w:rsid w:val="00707AE7"/>
    <w:rsid w:val="007105A4"/>
    <w:rsid w:val="00711210"/>
    <w:rsid w:val="0071297B"/>
    <w:rsid w:val="0071308C"/>
    <w:rsid w:val="00713FB5"/>
    <w:rsid w:val="007153A8"/>
    <w:rsid w:val="007159CC"/>
    <w:rsid w:val="00716465"/>
    <w:rsid w:val="007169E5"/>
    <w:rsid w:val="007232FB"/>
    <w:rsid w:val="00726332"/>
    <w:rsid w:val="00726391"/>
    <w:rsid w:val="007267CB"/>
    <w:rsid w:val="007270D6"/>
    <w:rsid w:val="0072715B"/>
    <w:rsid w:val="00727420"/>
    <w:rsid w:val="0073127B"/>
    <w:rsid w:val="00733865"/>
    <w:rsid w:val="007343E1"/>
    <w:rsid w:val="007350E5"/>
    <w:rsid w:val="007355D1"/>
    <w:rsid w:val="0073645F"/>
    <w:rsid w:val="007369D8"/>
    <w:rsid w:val="00737D10"/>
    <w:rsid w:val="007411FE"/>
    <w:rsid w:val="00741BCE"/>
    <w:rsid w:val="0074210B"/>
    <w:rsid w:val="00746490"/>
    <w:rsid w:val="00747524"/>
    <w:rsid w:val="00747CCA"/>
    <w:rsid w:val="007506C6"/>
    <w:rsid w:val="007508E8"/>
    <w:rsid w:val="00752609"/>
    <w:rsid w:val="00754012"/>
    <w:rsid w:val="00755DEA"/>
    <w:rsid w:val="00755F34"/>
    <w:rsid w:val="007566DF"/>
    <w:rsid w:val="0076055D"/>
    <w:rsid w:val="00761293"/>
    <w:rsid w:val="00765D69"/>
    <w:rsid w:val="00767F33"/>
    <w:rsid w:val="00770602"/>
    <w:rsid w:val="00770C7D"/>
    <w:rsid w:val="00770EC4"/>
    <w:rsid w:val="0077117F"/>
    <w:rsid w:val="00771444"/>
    <w:rsid w:val="00773552"/>
    <w:rsid w:val="00774D46"/>
    <w:rsid w:val="00774DAB"/>
    <w:rsid w:val="00775177"/>
    <w:rsid w:val="00776B4E"/>
    <w:rsid w:val="00776F14"/>
    <w:rsid w:val="007775A8"/>
    <w:rsid w:val="00777E65"/>
    <w:rsid w:val="007808FC"/>
    <w:rsid w:val="00780AD2"/>
    <w:rsid w:val="00785876"/>
    <w:rsid w:val="007934D8"/>
    <w:rsid w:val="0079401D"/>
    <w:rsid w:val="0079406E"/>
    <w:rsid w:val="00794E83"/>
    <w:rsid w:val="0079565F"/>
    <w:rsid w:val="00795CCA"/>
    <w:rsid w:val="00795E74"/>
    <w:rsid w:val="0079602C"/>
    <w:rsid w:val="00796C3D"/>
    <w:rsid w:val="00796FA6"/>
    <w:rsid w:val="007A0867"/>
    <w:rsid w:val="007A1313"/>
    <w:rsid w:val="007A46A2"/>
    <w:rsid w:val="007A5069"/>
    <w:rsid w:val="007A6964"/>
    <w:rsid w:val="007A722C"/>
    <w:rsid w:val="007A72A1"/>
    <w:rsid w:val="007B09D5"/>
    <w:rsid w:val="007B297A"/>
    <w:rsid w:val="007B38C2"/>
    <w:rsid w:val="007B4602"/>
    <w:rsid w:val="007B5E28"/>
    <w:rsid w:val="007B5F16"/>
    <w:rsid w:val="007B5FA7"/>
    <w:rsid w:val="007B60DF"/>
    <w:rsid w:val="007B6212"/>
    <w:rsid w:val="007B792B"/>
    <w:rsid w:val="007C1CE9"/>
    <w:rsid w:val="007C64B6"/>
    <w:rsid w:val="007C6FF5"/>
    <w:rsid w:val="007C7450"/>
    <w:rsid w:val="007D020D"/>
    <w:rsid w:val="007D20E4"/>
    <w:rsid w:val="007D2ABF"/>
    <w:rsid w:val="007D36F1"/>
    <w:rsid w:val="007D3EC5"/>
    <w:rsid w:val="007D48D4"/>
    <w:rsid w:val="007D7395"/>
    <w:rsid w:val="007E05DC"/>
    <w:rsid w:val="007E0B83"/>
    <w:rsid w:val="007E0FFE"/>
    <w:rsid w:val="007E1F80"/>
    <w:rsid w:val="007E29BA"/>
    <w:rsid w:val="007E3A57"/>
    <w:rsid w:val="007E6BF8"/>
    <w:rsid w:val="007E6C7A"/>
    <w:rsid w:val="007E713D"/>
    <w:rsid w:val="007F2140"/>
    <w:rsid w:val="007F2EF0"/>
    <w:rsid w:val="007F3D7D"/>
    <w:rsid w:val="007F43AD"/>
    <w:rsid w:val="007F7FD4"/>
    <w:rsid w:val="008001C1"/>
    <w:rsid w:val="0080231D"/>
    <w:rsid w:val="00802719"/>
    <w:rsid w:val="00803165"/>
    <w:rsid w:val="00803F5E"/>
    <w:rsid w:val="0080459A"/>
    <w:rsid w:val="00805402"/>
    <w:rsid w:val="00805BED"/>
    <w:rsid w:val="00806CEC"/>
    <w:rsid w:val="008072FB"/>
    <w:rsid w:val="00807E2F"/>
    <w:rsid w:val="00810FD4"/>
    <w:rsid w:val="00812074"/>
    <w:rsid w:val="0081233A"/>
    <w:rsid w:val="008128F3"/>
    <w:rsid w:val="0081290B"/>
    <w:rsid w:val="008135E2"/>
    <w:rsid w:val="00813B8A"/>
    <w:rsid w:val="0081596C"/>
    <w:rsid w:val="00815D4B"/>
    <w:rsid w:val="008231DC"/>
    <w:rsid w:val="008241A7"/>
    <w:rsid w:val="008241EB"/>
    <w:rsid w:val="00825263"/>
    <w:rsid w:val="00825582"/>
    <w:rsid w:val="0082559D"/>
    <w:rsid w:val="00825CB6"/>
    <w:rsid w:val="00825EE7"/>
    <w:rsid w:val="00826072"/>
    <w:rsid w:val="00827A13"/>
    <w:rsid w:val="0083079F"/>
    <w:rsid w:val="00832991"/>
    <w:rsid w:val="008329FA"/>
    <w:rsid w:val="00834108"/>
    <w:rsid w:val="00836DA1"/>
    <w:rsid w:val="00836F5B"/>
    <w:rsid w:val="00836FF3"/>
    <w:rsid w:val="00837FE7"/>
    <w:rsid w:val="008464E9"/>
    <w:rsid w:val="00850EC0"/>
    <w:rsid w:val="00851230"/>
    <w:rsid w:val="008514AF"/>
    <w:rsid w:val="00851D25"/>
    <w:rsid w:val="008551F2"/>
    <w:rsid w:val="00855B61"/>
    <w:rsid w:val="00855C12"/>
    <w:rsid w:val="008575B9"/>
    <w:rsid w:val="00857CB1"/>
    <w:rsid w:val="00862054"/>
    <w:rsid w:val="00864703"/>
    <w:rsid w:val="00865673"/>
    <w:rsid w:val="0086579C"/>
    <w:rsid w:val="00866181"/>
    <w:rsid w:val="00866B53"/>
    <w:rsid w:val="008672E0"/>
    <w:rsid w:val="00867A3D"/>
    <w:rsid w:val="00871A81"/>
    <w:rsid w:val="00873002"/>
    <w:rsid w:val="008734AB"/>
    <w:rsid w:val="00876625"/>
    <w:rsid w:val="008768CD"/>
    <w:rsid w:val="00880CE7"/>
    <w:rsid w:val="00880F69"/>
    <w:rsid w:val="00882063"/>
    <w:rsid w:val="00882EE4"/>
    <w:rsid w:val="00882F4A"/>
    <w:rsid w:val="00883218"/>
    <w:rsid w:val="0088514D"/>
    <w:rsid w:val="00885C97"/>
    <w:rsid w:val="00890B09"/>
    <w:rsid w:val="00891B37"/>
    <w:rsid w:val="00892BA9"/>
    <w:rsid w:val="00894A7C"/>
    <w:rsid w:val="00894A8E"/>
    <w:rsid w:val="008968FE"/>
    <w:rsid w:val="00896A8B"/>
    <w:rsid w:val="008977AB"/>
    <w:rsid w:val="008A2AD3"/>
    <w:rsid w:val="008A4A9B"/>
    <w:rsid w:val="008A51E9"/>
    <w:rsid w:val="008B084C"/>
    <w:rsid w:val="008B0A16"/>
    <w:rsid w:val="008B18B9"/>
    <w:rsid w:val="008B1B00"/>
    <w:rsid w:val="008B37C4"/>
    <w:rsid w:val="008B7A6D"/>
    <w:rsid w:val="008C0350"/>
    <w:rsid w:val="008C09E3"/>
    <w:rsid w:val="008C24EF"/>
    <w:rsid w:val="008C3F79"/>
    <w:rsid w:val="008C4425"/>
    <w:rsid w:val="008C47A0"/>
    <w:rsid w:val="008C4D50"/>
    <w:rsid w:val="008C6001"/>
    <w:rsid w:val="008C6D16"/>
    <w:rsid w:val="008C7FD1"/>
    <w:rsid w:val="008D0EF4"/>
    <w:rsid w:val="008D1137"/>
    <w:rsid w:val="008D4C16"/>
    <w:rsid w:val="008D678E"/>
    <w:rsid w:val="008D71D6"/>
    <w:rsid w:val="008D766E"/>
    <w:rsid w:val="008D7B2D"/>
    <w:rsid w:val="008E1A5E"/>
    <w:rsid w:val="008E2240"/>
    <w:rsid w:val="008E3969"/>
    <w:rsid w:val="008E4FE7"/>
    <w:rsid w:val="008E53FB"/>
    <w:rsid w:val="008E6184"/>
    <w:rsid w:val="008E7A4B"/>
    <w:rsid w:val="008F0E14"/>
    <w:rsid w:val="008F27F1"/>
    <w:rsid w:val="008F477C"/>
    <w:rsid w:val="008F50F4"/>
    <w:rsid w:val="008F66AD"/>
    <w:rsid w:val="00900AC4"/>
    <w:rsid w:val="00900C24"/>
    <w:rsid w:val="009015B5"/>
    <w:rsid w:val="009101DB"/>
    <w:rsid w:val="00911516"/>
    <w:rsid w:val="00911719"/>
    <w:rsid w:val="00911AC7"/>
    <w:rsid w:val="00911DF7"/>
    <w:rsid w:val="00912A8C"/>
    <w:rsid w:val="00913215"/>
    <w:rsid w:val="009136C3"/>
    <w:rsid w:val="009141D7"/>
    <w:rsid w:val="00914544"/>
    <w:rsid w:val="009148E0"/>
    <w:rsid w:val="00914F9E"/>
    <w:rsid w:val="00915167"/>
    <w:rsid w:val="00915803"/>
    <w:rsid w:val="00915D05"/>
    <w:rsid w:val="00915EAB"/>
    <w:rsid w:val="009161AE"/>
    <w:rsid w:val="00916BBD"/>
    <w:rsid w:val="00921228"/>
    <w:rsid w:val="00921611"/>
    <w:rsid w:val="0092560B"/>
    <w:rsid w:val="0092643D"/>
    <w:rsid w:val="0092722E"/>
    <w:rsid w:val="00927F17"/>
    <w:rsid w:val="00927F4E"/>
    <w:rsid w:val="00930EE0"/>
    <w:rsid w:val="00932653"/>
    <w:rsid w:val="00932AF0"/>
    <w:rsid w:val="009345B9"/>
    <w:rsid w:val="00934FA0"/>
    <w:rsid w:val="00936418"/>
    <w:rsid w:val="00937B52"/>
    <w:rsid w:val="00937D3C"/>
    <w:rsid w:val="00940145"/>
    <w:rsid w:val="0094049C"/>
    <w:rsid w:val="009413F0"/>
    <w:rsid w:val="00944B2B"/>
    <w:rsid w:val="00945DBC"/>
    <w:rsid w:val="00947B74"/>
    <w:rsid w:val="0095024C"/>
    <w:rsid w:val="0095061C"/>
    <w:rsid w:val="00950885"/>
    <w:rsid w:val="00951514"/>
    <w:rsid w:val="00951815"/>
    <w:rsid w:val="00951F52"/>
    <w:rsid w:val="009523CE"/>
    <w:rsid w:val="00953965"/>
    <w:rsid w:val="00954ACC"/>
    <w:rsid w:val="00956411"/>
    <w:rsid w:val="009573D9"/>
    <w:rsid w:val="00957B28"/>
    <w:rsid w:val="00960D68"/>
    <w:rsid w:val="00964518"/>
    <w:rsid w:val="00966293"/>
    <w:rsid w:val="0097026B"/>
    <w:rsid w:val="00970AB1"/>
    <w:rsid w:val="00971264"/>
    <w:rsid w:val="00971644"/>
    <w:rsid w:val="00971EE8"/>
    <w:rsid w:val="00973013"/>
    <w:rsid w:val="009730E7"/>
    <w:rsid w:val="00973116"/>
    <w:rsid w:val="0097350C"/>
    <w:rsid w:val="0097360C"/>
    <w:rsid w:val="00973D0B"/>
    <w:rsid w:val="00976FC0"/>
    <w:rsid w:val="00977962"/>
    <w:rsid w:val="00981428"/>
    <w:rsid w:val="00982B14"/>
    <w:rsid w:val="00982DD4"/>
    <w:rsid w:val="00983C18"/>
    <w:rsid w:val="00983F6E"/>
    <w:rsid w:val="0098418A"/>
    <w:rsid w:val="00984361"/>
    <w:rsid w:val="009850B3"/>
    <w:rsid w:val="00987821"/>
    <w:rsid w:val="00991213"/>
    <w:rsid w:val="009916FD"/>
    <w:rsid w:val="00996B6E"/>
    <w:rsid w:val="009979FD"/>
    <w:rsid w:val="00997BE2"/>
    <w:rsid w:val="009A0211"/>
    <w:rsid w:val="009A0282"/>
    <w:rsid w:val="009A1323"/>
    <w:rsid w:val="009A28DF"/>
    <w:rsid w:val="009A333B"/>
    <w:rsid w:val="009A345C"/>
    <w:rsid w:val="009A51B2"/>
    <w:rsid w:val="009A5D04"/>
    <w:rsid w:val="009A7101"/>
    <w:rsid w:val="009B0CDA"/>
    <w:rsid w:val="009B393B"/>
    <w:rsid w:val="009B4D89"/>
    <w:rsid w:val="009B597C"/>
    <w:rsid w:val="009B680E"/>
    <w:rsid w:val="009B7DD4"/>
    <w:rsid w:val="009C0907"/>
    <w:rsid w:val="009C0A44"/>
    <w:rsid w:val="009C3DB9"/>
    <w:rsid w:val="009C4C74"/>
    <w:rsid w:val="009C5544"/>
    <w:rsid w:val="009D0670"/>
    <w:rsid w:val="009D2240"/>
    <w:rsid w:val="009D3467"/>
    <w:rsid w:val="009D623E"/>
    <w:rsid w:val="009D70A5"/>
    <w:rsid w:val="009E08AA"/>
    <w:rsid w:val="009E1E53"/>
    <w:rsid w:val="009E4C3C"/>
    <w:rsid w:val="009E5567"/>
    <w:rsid w:val="009E5A77"/>
    <w:rsid w:val="009E60A3"/>
    <w:rsid w:val="009E6396"/>
    <w:rsid w:val="009E722E"/>
    <w:rsid w:val="009F08C9"/>
    <w:rsid w:val="009F1541"/>
    <w:rsid w:val="009F1D91"/>
    <w:rsid w:val="009F43F9"/>
    <w:rsid w:val="009F4BB7"/>
    <w:rsid w:val="009F60D8"/>
    <w:rsid w:val="009F6388"/>
    <w:rsid w:val="00A009BA"/>
    <w:rsid w:val="00A00F7A"/>
    <w:rsid w:val="00A013D5"/>
    <w:rsid w:val="00A016FC"/>
    <w:rsid w:val="00A02694"/>
    <w:rsid w:val="00A035F4"/>
    <w:rsid w:val="00A03AF5"/>
    <w:rsid w:val="00A06210"/>
    <w:rsid w:val="00A067C5"/>
    <w:rsid w:val="00A10895"/>
    <w:rsid w:val="00A10DFA"/>
    <w:rsid w:val="00A125D5"/>
    <w:rsid w:val="00A12B74"/>
    <w:rsid w:val="00A1302F"/>
    <w:rsid w:val="00A130C7"/>
    <w:rsid w:val="00A13211"/>
    <w:rsid w:val="00A14152"/>
    <w:rsid w:val="00A1450B"/>
    <w:rsid w:val="00A169D8"/>
    <w:rsid w:val="00A20BDF"/>
    <w:rsid w:val="00A21D30"/>
    <w:rsid w:val="00A22311"/>
    <w:rsid w:val="00A24561"/>
    <w:rsid w:val="00A24914"/>
    <w:rsid w:val="00A25AAD"/>
    <w:rsid w:val="00A26CA2"/>
    <w:rsid w:val="00A273A4"/>
    <w:rsid w:val="00A275F3"/>
    <w:rsid w:val="00A30975"/>
    <w:rsid w:val="00A319E2"/>
    <w:rsid w:val="00A37166"/>
    <w:rsid w:val="00A4074D"/>
    <w:rsid w:val="00A42239"/>
    <w:rsid w:val="00A43287"/>
    <w:rsid w:val="00A44C97"/>
    <w:rsid w:val="00A45783"/>
    <w:rsid w:val="00A45A98"/>
    <w:rsid w:val="00A45FC8"/>
    <w:rsid w:val="00A475B4"/>
    <w:rsid w:val="00A50F9A"/>
    <w:rsid w:val="00A510BC"/>
    <w:rsid w:val="00A52907"/>
    <w:rsid w:val="00A5385E"/>
    <w:rsid w:val="00A53B42"/>
    <w:rsid w:val="00A543D5"/>
    <w:rsid w:val="00A54861"/>
    <w:rsid w:val="00A549F6"/>
    <w:rsid w:val="00A55C21"/>
    <w:rsid w:val="00A57F13"/>
    <w:rsid w:val="00A602D8"/>
    <w:rsid w:val="00A60D40"/>
    <w:rsid w:val="00A6153E"/>
    <w:rsid w:val="00A62824"/>
    <w:rsid w:val="00A631C8"/>
    <w:rsid w:val="00A63F50"/>
    <w:rsid w:val="00A650DD"/>
    <w:rsid w:val="00A66DB9"/>
    <w:rsid w:val="00A700B7"/>
    <w:rsid w:val="00A71011"/>
    <w:rsid w:val="00A7152B"/>
    <w:rsid w:val="00A71BBB"/>
    <w:rsid w:val="00A72A31"/>
    <w:rsid w:val="00A72A71"/>
    <w:rsid w:val="00A74A23"/>
    <w:rsid w:val="00A74C8A"/>
    <w:rsid w:val="00A75F40"/>
    <w:rsid w:val="00A77DF2"/>
    <w:rsid w:val="00A819FB"/>
    <w:rsid w:val="00A82538"/>
    <w:rsid w:val="00A82CEA"/>
    <w:rsid w:val="00A82D26"/>
    <w:rsid w:val="00A83583"/>
    <w:rsid w:val="00A841FA"/>
    <w:rsid w:val="00A8452F"/>
    <w:rsid w:val="00A858E2"/>
    <w:rsid w:val="00A92BF4"/>
    <w:rsid w:val="00A935EE"/>
    <w:rsid w:val="00A96419"/>
    <w:rsid w:val="00A96D62"/>
    <w:rsid w:val="00A97758"/>
    <w:rsid w:val="00AA01B0"/>
    <w:rsid w:val="00AA031F"/>
    <w:rsid w:val="00AA1E31"/>
    <w:rsid w:val="00AA22BA"/>
    <w:rsid w:val="00AA32B2"/>
    <w:rsid w:val="00AA4E8B"/>
    <w:rsid w:val="00AA74AE"/>
    <w:rsid w:val="00AA7DF9"/>
    <w:rsid w:val="00AB1760"/>
    <w:rsid w:val="00AB1A82"/>
    <w:rsid w:val="00AB31E3"/>
    <w:rsid w:val="00AB38E6"/>
    <w:rsid w:val="00AB43F8"/>
    <w:rsid w:val="00AB53B9"/>
    <w:rsid w:val="00AB6111"/>
    <w:rsid w:val="00AB6926"/>
    <w:rsid w:val="00AB6EA6"/>
    <w:rsid w:val="00AC059C"/>
    <w:rsid w:val="00AC0F41"/>
    <w:rsid w:val="00AC1DDB"/>
    <w:rsid w:val="00AC2715"/>
    <w:rsid w:val="00AC3468"/>
    <w:rsid w:val="00AC3857"/>
    <w:rsid w:val="00AC4FB0"/>
    <w:rsid w:val="00AC5CC7"/>
    <w:rsid w:val="00AC7FB9"/>
    <w:rsid w:val="00AD091D"/>
    <w:rsid w:val="00AD142F"/>
    <w:rsid w:val="00AD144A"/>
    <w:rsid w:val="00AD16D2"/>
    <w:rsid w:val="00AD479E"/>
    <w:rsid w:val="00AE17E5"/>
    <w:rsid w:val="00AE2F6D"/>
    <w:rsid w:val="00AE3080"/>
    <w:rsid w:val="00AE3D0E"/>
    <w:rsid w:val="00AF21F7"/>
    <w:rsid w:val="00AF286F"/>
    <w:rsid w:val="00B000E0"/>
    <w:rsid w:val="00B00B64"/>
    <w:rsid w:val="00B02037"/>
    <w:rsid w:val="00B0477E"/>
    <w:rsid w:val="00B052E1"/>
    <w:rsid w:val="00B0541D"/>
    <w:rsid w:val="00B06141"/>
    <w:rsid w:val="00B10176"/>
    <w:rsid w:val="00B10DC8"/>
    <w:rsid w:val="00B1230C"/>
    <w:rsid w:val="00B13EEC"/>
    <w:rsid w:val="00B14516"/>
    <w:rsid w:val="00B14CD8"/>
    <w:rsid w:val="00B156E9"/>
    <w:rsid w:val="00B15981"/>
    <w:rsid w:val="00B17DAE"/>
    <w:rsid w:val="00B233F3"/>
    <w:rsid w:val="00B265B4"/>
    <w:rsid w:val="00B26842"/>
    <w:rsid w:val="00B308ED"/>
    <w:rsid w:val="00B31039"/>
    <w:rsid w:val="00B32043"/>
    <w:rsid w:val="00B32CE5"/>
    <w:rsid w:val="00B33B45"/>
    <w:rsid w:val="00B340FA"/>
    <w:rsid w:val="00B370A6"/>
    <w:rsid w:val="00B41E0A"/>
    <w:rsid w:val="00B4234C"/>
    <w:rsid w:val="00B45ACA"/>
    <w:rsid w:val="00B53197"/>
    <w:rsid w:val="00B54EAD"/>
    <w:rsid w:val="00B5507F"/>
    <w:rsid w:val="00B5533B"/>
    <w:rsid w:val="00B55DEF"/>
    <w:rsid w:val="00B57FBA"/>
    <w:rsid w:val="00B625FD"/>
    <w:rsid w:val="00B6599D"/>
    <w:rsid w:val="00B65FB8"/>
    <w:rsid w:val="00B661DC"/>
    <w:rsid w:val="00B664AE"/>
    <w:rsid w:val="00B6686B"/>
    <w:rsid w:val="00B66D32"/>
    <w:rsid w:val="00B718BB"/>
    <w:rsid w:val="00B74172"/>
    <w:rsid w:val="00B75ADD"/>
    <w:rsid w:val="00B75B85"/>
    <w:rsid w:val="00B75E2D"/>
    <w:rsid w:val="00B76BD6"/>
    <w:rsid w:val="00B76ED2"/>
    <w:rsid w:val="00B80353"/>
    <w:rsid w:val="00B81F5B"/>
    <w:rsid w:val="00B82216"/>
    <w:rsid w:val="00B829EE"/>
    <w:rsid w:val="00B84828"/>
    <w:rsid w:val="00B84C19"/>
    <w:rsid w:val="00B862F1"/>
    <w:rsid w:val="00B86A3F"/>
    <w:rsid w:val="00B87423"/>
    <w:rsid w:val="00B90322"/>
    <w:rsid w:val="00B904F9"/>
    <w:rsid w:val="00B9061E"/>
    <w:rsid w:val="00B951EF"/>
    <w:rsid w:val="00B95616"/>
    <w:rsid w:val="00B95980"/>
    <w:rsid w:val="00B959B3"/>
    <w:rsid w:val="00B95D12"/>
    <w:rsid w:val="00BA01CA"/>
    <w:rsid w:val="00BA1299"/>
    <w:rsid w:val="00BA2DBA"/>
    <w:rsid w:val="00BA34ED"/>
    <w:rsid w:val="00BA6A51"/>
    <w:rsid w:val="00BB0B02"/>
    <w:rsid w:val="00BB102B"/>
    <w:rsid w:val="00BB185A"/>
    <w:rsid w:val="00BB34C4"/>
    <w:rsid w:val="00BB3507"/>
    <w:rsid w:val="00BB3B8B"/>
    <w:rsid w:val="00BB4747"/>
    <w:rsid w:val="00BB6ABC"/>
    <w:rsid w:val="00BB719C"/>
    <w:rsid w:val="00BB760A"/>
    <w:rsid w:val="00BB79BD"/>
    <w:rsid w:val="00BC025F"/>
    <w:rsid w:val="00BC10B9"/>
    <w:rsid w:val="00BC3ECE"/>
    <w:rsid w:val="00BC4E5A"/>
    <w:rsid w:val="00BC5885"/>
    <w:rsid w:val="00BC726C"/>
    <w:rsid w:val="00BD2230"/>
    <w:rsid w:val="00BD2EC8"/>
    <w:rsid w:val="00BD4B65"/>
    <w:rsid w:val="00BD5156"/>
    <w:rsid w:val="00BD5B32"/>
    <w:rsid w:val="00BD76FF"/>
    <w:rsid w:val="00BE0459"/>
    <w:rsid w:val="00BE1E96"/>
    <w:rsid w:val="00BE37F9"/>
    <w:rsid w:val="00BE4101"/>
    <w:rsid w:val="00BE42EA"/>
    <w:rsid w:val="00BE4331"/>
    <w:rsid w:val="00BE5EFD"/>
    <w:rsid w:val="00BF3282"/>
    <w:rsid w:val="00BF4297"/>
    <w:rsid w:val="00BF7993"/>
    <w:rsid w:val="00BF7D8C"/>
    <w:rsid w:val="00C00897"/>
    <w:rsid w:val="00C0110A"/>
    <w:rsid w:val="00C017DF"/>
    <w:rsid w:val="00C02222"/>
    <w:rsid w:val="00C04C80"/>
    <w:rsid w:val="00C064CB"/>
    <w:rsid w:val="00C07501"/>
    <w:rsid w:val="00C078E6"/>
    <w:rsid w:val="00C07BB9"/>
    <w:rsid w:val="00C1296B"/>
    <w:rsid w:val="00C12E53"/>
    <w:rsid w:val="00C131A6"/>
    <w:rsid w:val="00C1477B"/>
    <w:rsid w:val="00C14849"/>
    <w:rsid w:val="00C169C0"/>
    <w:rsid w:val="00C16FDF"/>
    <w:rsid w:val="00C20B59"/>
    <w:rsid w:val="00C22052"/>
    <w:rsid w:val="00C22B6B"/>
    <w:rsid w:val="00C24FE5"/>
    <w:rsid w:val="00C31822"/>
    <w:rsid w:val="00C33CF8"/>
    <w:rsid w:val="00C34369"/>
    <w:rsid w:val="00C34D36"/>
    <w:rsid w:val="00C34EA9"/>
    <w:rsid w:val="00C350C2"/>
    <w:rsid w:val="00C40E38"/>
    <w:rsid w:val="00C42306"/>
    <w:rsid w:val="00C42602"/>
    <w:rsid w:val="00C437CF"/>
    <w:rsid w:val="00C444EB"/>
    <w:rsid w:val="00C448BC"/>
    <w:rsid w:val="00C44F79"/>
    <w:rsid w:val="00C45651"/>
    <w:rsid w:val="00C45921"/>
    <w:rsid w:val="00C45D2B"/>
    <w:rsid w:val="00C46C1A"/>
    <w:rsid w:val="00C47763"/>
    <w:rsid w:val="00C47E41"/>
    <w:rsid w:val="00C52B3B"/>
    <w:rsid w:val="00C54509"/>
    <w:rsid w:val="00C56461"/>
    <w:rsid w:val="00C57075"/>
    <w:rsid w:val="00C57982"/>
    <w:rsid w:val="00C57D89"/>
    <w:rsid w:val="00C60D99"/>
    <w:rsid w:val="00C60F33"/>
    <w:rsid w:val="00C61F10"/>
    <w:rsid w:val="00C621A0"/>
    <w:rsid w:val="00C62BE1"/>
    <w:rsid w:val="00C6458A"/>
    <w:rsid w:val="00C65E06"/>
    <w:rsid w:val="00C66078"/>
    <w:rsid w:val="00C66C38"/>
    <w:rsid w:val="00C67853"/>
    <w:rsid w:val="00C7072F"/>
    <w:rsid w:val="00C70FFA"/>
    <w:rsid w:val="00C71C56"/>
    <w:rsid w:val="00C71CAE"/>
    <w:rsid w:val="00C74374"/>
    <w:rsid w:val="00C74CCB"/>
    <w:rsid w:val="00C76E6D"/>
    <w:rsid w:val="00C77CD9"/>
    <w:rsid w:val="00C81D88"/>
    <w:rsid w:val="00C83E72"/>
    <w:rsid w:val="00C83EBD"/>
    <w:rsid w:val="00C84FD5"/>
    <w:rsid w:val="00C8568E"/>
    <w:rsid w:val="00C863F1"/>
    <w:rsid w:val="00C9023F"/>
    <w:rsid w:val="00C90553"/>
    <w:rsid w:val="00C90EBF"/>
    <w:rsid w:val="00C952F5"/>
    <w:rsid w:val="00C97AC8"/>
    <w:rsid w:val="00CA132C"/>
    <w:rsid w:val="00CA175E"/>
    <w:rsid w:val="00CA1F1E"/>
    <w:rsid w:val="00CA2850"/>
    <w:rsid w:val="00CA2E3C"/>
    <w:rsid w:val="00CA41D0"/>
    <w:rsid w:val="00CA4BBE"/>
    <w:rsid w:val="00CA5F59"/>
    <w:rsid w:val="00CA6721"/>
    <w:rsid w:val="00CB032D"/>
    <w:rsid w:val="00CB07A0"/>
    <w:rsid w:val="00CB1766"/>
    <w:rsid w:val="00CB2550"/>
    <w:rsid w:val="00CB3207"/>
    <w:rsid w:val="00CB32AE"/>
    <w:rsid w:val="00CB3966"/>
    <w:rsid w:val="00CB47EA"/>
    <w:rsid w:val="00CB6496"/>
    <w:rsid w:val="00CC0651"/>
    <w:rsid w:val="00CC0B53"/>
    <w:rsid w:val="00CC123C"/>
    <w:rsid w:val="00CC3DD9"/>
    <w:rsid w:val="00CC5556"/>
    <w:rsid w:val="00CC5C03"/>
    <w:rsid w:val="00CC7F19"/>
    <w:rsid w:val="00CD11F8"/>
    <w:rsid w:val="00CD1E5B"/>
    <w:rsid w:val="00CD2499"/>
    <w:rsid w:val="00CD42FA"/>
    <w:rsid w:val="00CD43C2"/>
    <w:rsid w:val="00CD4B34"/>
    <w:rsid w:val="00CD5529"/>
    <w:rsid w:val="00CD56DE"/>
    <w:rsid w:val="00CD70B0"/>
    <w:rsid w:val="00CD711A"/>
    <w:rsid w:val="00CE0446"/>
    <w:rsid w:val="00CE0831"/>
    <w:rsid w:val="00CE1FE8"/>
    <w:rsid w:val="00CE33AA"/>
    <w:rsid w:val="00CE3696"/>
    <w:rsid w:val="00CE381B"/>
    <w:rsid w:val="00CE3890"/>
    <w:rsid w:val="00CE5C4C"/>
    <w:rsid w:val="00CF3506"/>
    <w:rsid w:val="00CF41CD"/>
    <w:rsid w:val="00CF54BC"/>
    <w:rsid w:val="00CF5640"/>
    <w:rsid w:val="00CF7294"/>
    <w:rsid w:val="00CF7782"/>
    <w:rsid w:val="00D00269"/>
    <w:rsid w:val="00D0139A"/>
    <w:rsid w:val="00D016F8"/>
    <w:rsid w:val="00D02155"/>
    <w:rsid w:val="00D03070"/>
    <w:rsid w:val="00D043F9"/>
    <w:rsid w:val="00D049CE"/>
    <w:rsid w:val="00D0631D"/>
    <w:rsid w:val="00D06F71"/>
    <w:rsid w:val="00D07350"/>
    <w:rsid w:val="00D07538"/>
    <w:rsid w:val="00D07F53"/>
    <w:rsid w:val="00D111F1"/>
    <w:rsid w:val="00D11ECE"/>
    <w:rsid w:val="00D12129"/>
    <w:rsid w:val="00D122E6"/>
    <w:rsid w:val="00D123AC"/>
    <w:rsid w:val="00D12B7D"/>
    <w:rsid w:val="00D1472B"/>
    <w:rsid w:val="00D162A7"/>
    <w:rsid w:val="00D22B8C"/>
    <w:rsid w:val="00D23DCE"/>
    <w:rsid w:val="00D26C20"/>
    <w:rsid w:val="00D27D36"/>
    <w:rsid w:val="00D30EA3"/>
    <w:rsid w:val="00D3151B"/>
    <w:rsid w:val="00D326C6"/>
    <w:rsid w:val="00D3271E"/>
    <w:rsid w:val="00D332E0"/>
    <w:rsid w:val="00D34D90"/>
    <w:rsid w:val="00D4045E"/>
    <w:rsid w:val="00D40A7A"/>
    <w:rsid w:val="00D41260"/>
    <w:rsid w:val="00D41EFC"/>
    <w:rsid w:val="00D441BB"/>
    <w:rsid w:val="00D44606"/>
    <w:rsid w:val="00D45800"/>
    <w:rsid w:val="00D470C1"/>
    <w:rsid w:val="00D50559"/>
    <w:rsid w:val="00D50F98"/>
    <w:rsid w:val="00D52579"/>
    <w:rsid w:val="00D5362E"/>
    <w:rsid w:val="00D539AB"/>
    <w:rsid w:val="00D547D9"/>
    <w:rsid w:val="00D55FAC"/>
    <w:rsid w:val="00D563C0"/>
    <w:rsid w:val="00D57FA7"/>
    <w:rsid w:val="00D61D63"/>
    <w:rsid w:val="00D628D1"/>
    <w:rsid w:val="00D63B6C"/>
    <w:rsid w:val="00D63F7E"/>
    <w:rsid w:val="00D6624A"/>
    <w:rsid w:val="00D663D9"/>
    <w:rsid w:val="00D6704E"/>
    <w:rsid w:val="00D70BE4"/>
    <w:rsid w:val="00D70F3E"/>
    <w:rsid w:val="00D72F39"/>
    <w:rsid w:val="00D733E9"/>
    <w:rsid w:val="00D75E0B"/>
    <w:rsid w:val="00D765DC"/>
    <w:rsid w:val="00D77CE3"/>
    <w:rsid w:val="00D77D51"/>
    <w:rsid w:val="00D808E6"/>
    <w:rsid w:val="00D814B0"/>
    <w:rsid w:val="00D81583"/>
    <w:rsid w:val="00D838D0"/>
    <w:rsid w:val="00D84562"/>
    <w:rsid w:val="00D8496B"/>
    <w:rsid w:val="00D85B9E"/>
    <w:rsid w:val="00D86BEB"/>
    <w:rsid w:val="00D871AB"/>
    <w:rsid w:val="00D87934"/>
    <w:rsid w:val="00D9119A"/>
    <w:rsid w:val="00D916BC"/>
    <w:rsid w:val="00D9180D"/>
    <w:rsid w:val="00D94B50"/>
    <w:rsid w:val="00D95884"/>
    <w:rsid w:val="00D95B51"/>
    <w:rsid w:val="00DA0D62"/>
    <w:rsid w:val="00DA2010"/>
    <w:rsid w:val="00DA2440"/>
    <w:rsid w:val="00DA2763"/>
    <w:rsid w:val="00DA3036"/>
    <w:rsid w:val="00DA4362"/>
    <w:rsid w:val="00DA65F8"/>
    <w:rsid w:val="00DA6A63"/>
    <w:rsid w:val="00DA6AF5"/>
    <w:rsid w:val="00DB1429"/>
    <w:rsid w:val="00DB3805"/>
    <w:rsid w:val="00DB5098"/>
    <w:rsid w:val="00DB7185"/>
    <w:rsid w:val="00DB7452"/>
    <w:rsid w:val="00DB7859"/>
    <w:rsid w:val="00DC25BD"/>
    <w:rsid w:val="00DC394B"/>
    <w:rsid w:val="00DC3B93"/>
    <w:rsid w:val="00DC5A31"/>
    <w:rsid w:val="00DC5EA8"/>
    <w:rsid w:val="00DC6971"/>
    <w:rsid w:val="00DC7924"/>
    <w:rsid w:val="00DC7CBD"/>
    <w:rsid w:val="00DD05D6"/>
    <w:rsid w:val="00DD0F8C"/>
    <w:rsid w:val="00DD25E8"/>
    <w:rsid w:val="00DD27F1"/>
    <w:rsid w:val="00DD44CB"/>
    <w:rsid w:val="00DD528A"/>
    <w:rsid w:val="00DD54EC"/>
    <w:rsid w:val="00DD7191"/>
    <w:rsid w:val="00DD7B16"/>
    <w:rsid w:val="00DE2BD9"/>
    <w:rsid w:val="00DE3D4F"/>
    <w:rsid w:val="00DE66B3"/>
    <w:rsid w:val="00DE6E3A"/>
    <w:rsid w:val="00DE7922"/>
    <w:rsid w:val="00DF07E1"/>
    <w:rsid w:val="00DF0868"/>
    <w:rsid w:val="00DF09F3"/>
    <w:rsid w:val="00DF4053"/>
    <w:rsid w:val="00DF4A33"/>
    <w:rsid w:val="00DF51AD"/>
    <w:rsid w:val="00DF6C3A"/>
    <w:rsid w:val="00E0051B"/>
    <w:rsid w:val="00E00C51"/>
    <w:rsid w:val="00E0229A"/>
    <w:rsid w:val="00E028AE"/>
    <w:rsid w:val="00E0363A"/>
    <w:rsid w:val="00E0456F"/>
    <w:rsid w:val="00E05976"/>
    <w:rsid w:val="00E05B77"/>
    <w:rsid w:val="00E06B65"/>
    <w:rsid w:val="00E0700A"/>
    <w:rsid w:val="00E07DDC"/>
    <w:rsid w:val="00E10C64"/>
    <w:rsid w:val="00E11D1E"/>
    <w:rsid w:val="00E11EBA"/>
    <w:rsid w:val="00E12628"/>
    <w:rsid w:val="00E12FE3"/>
    <w:rsid w:val="00E13E32"/>
    <w:rsid w:val="00E15EEC"/>
    <w:rsid w:val="00E16D3C"/>
    <w:rsid w:val="00E16E83"/>
    <w:rsid w:val="00E1779D"/>
    <w:rsid w:val="00E17D12"/>
    <w:rsid w:val="00E20AE2"/>
    <w:rsid w:val="00E22179"/>
    <w:rsid w:val="00E2261B"/>
    <w:rsid w:val="00E228C7"/>
    <w:rsid w:val="00E238D0"/>
    <w:rsid w:val="00E23AB8"/>
    <w:rsid w:val="00E23F12"/>
    <w:rsid w:val="00E240EA"/>
    <w:rsid w:val="00E241BE"/>
    <w:rsid w:val="00E2548F"/>
    <w:rsid w:val="00E308CE"/>
    <w:rsid w:val="00E30916"/>
    <w:rsid w:val="00E311C9"/>
    <w:rsid w:val="00E33CAE"/>
    <w:rsid w:val="00E34B73"/>
    <w:rsid w:val="00E35CA3"/>
    <w:rsid w:val="00E403B0"/>
    <w:rsid w:val="00E405F5"/>
    <w:rsid w:val="00E40C9F"/>
    <w:rsid w:val="00E40FBB"/>
    <w:rsid w:val="00E41A25"/>
    <w:rsid w:val="00E42EF9"/>
    <w:rsid w:val="00E46686"/>
    <w:rsid w:val="00E471DA"/>
    <w:rsid w:val="00E472C1"/>
    <w:rsid w:val="00E47890"/>
    <w:rsid w:val="00E51E0C"/>
    <w:rsid w:val="00E5269D"/>
    <w:rsid w:val="00E547A6"/>
    <w:rsid w:val="00E55FC5"/>
    <w:rsid w:val="00E56704"/>
    <w:rsid w:val="00E56B60"/>
    <w:rsid w:val="00E57A69"/>
    <w:rsid w:val="00E57E6E"/>
    <w:rsid w:val="00E60B1F"/>
    <w:rsid w:val="00E65999"/>
    <w:rsid w:val="00E66A4D"/>
    <w:rsid w:val="00E66AC6"/>
    <w:rsid w:val="00E66C32"/>
    <w:rsid w:val="00E67AFA"/>
    <w:rsid w:val="00E70ADC"/>
    <w:rsid w:val="00E70CD3"/>
    <w:rsid w:val="00E718F2"/>
    <w:rsid w:val="00E71D78"/>
    <w:rsid w:val="00E7237F"/>
    <w:rsid w:val="00E74D7A"/>
    <w:rsid w:val="00E759CD"/>
    <w:rsid w:val="00E77433"/>
    <w:rsid w:val="00E7764A"/>
    <w:rsid w:val="00E80562"/>
    <w:rsid w:val="00E82993"/>
    <w:rsid w:val="00E83465"/>
    <w:rsid w:val="00E8502A"/>
    <w:rsid w:val="00E85BA8"/>
    <w:rsid w:val="00E8709B"/>
    <w:rsid w:val="00E90015"/>
    <w:rsid w:val="00E903F6"/>
    <w:rsid w:val="00E90AAC"/>
    <w:rsid w:val="00E93863"/>
    <w:rsid w:val="00E955B4"/>
    <w:rsid w:val="00EA09F3"/>
    <w:rsid w:val="00EA15FC"/>
    <w:rsid w:val="00EA1F2C"/>
    <w:rsid w:val="00EA2EED"/>
    <w:rsid w:val="00EA600E"/>
    <w:rsid w:val="00EA7EAB"/>
    <w:rsid w:val="00EB08AF"/>
    <w:rsid w:val="00EB17C2"/>
    <w:rsid w:val="00EB3807"/>
    <w:rsid w:val="00EB4E33"/>
    <w:rsid w:val="00EB6D04"/>
    <w:rsid w:val="00EB723D"/>
    <w:rsid w:val="00EC0213"/>
    <w:rsid w:val="00EC14C6"/>
    <w:rsid w:val="00EC1CD9"/>
    <w:rsid w:val="00EC3345"/>
    <w:rsid w:val="00EC5334"/>
    <w:rsid w:val="00EC6AA6"/>
    <w:rsid w:val="00ED09C4"/>
    <w:rsid w:val="00ED1DF7"/>
    <w:rsid w:val="00ED2F82"/>
    <w:rsid w:val="00ED318D"/>
    <w:rsid w:val="00ED38D5"/>
    <w:rsid w:val="00ED5107"/>
    <w:rsid w:val="00EE2C77"/>
    <w:rsid w:val="00EE3AF0"/>
    <w:rsid w:val="00EE5FBE"/>
    <w:rsid w:val="00EE7FEA"/>
    <w:rsid w:val="00EF0BC3"/>
    <w:rsid w:val="00EF0E1C"/>
    <w:rsid w:val="00EF183D"/>
    <w:rsid w:val="00EF1886"/>
    <w:rsid w:val="00EF35A7"/>
    <w:rsid w:val="00EF3F82"/>
    <w:rsid w:val="00EF65D6"/>
    <w:rsid w:val="00EF6905"/>
    <w:rsid w:val="00EF6FCF"/>
    <w:rsid w:val="00F0386B"/>
    <w:rsid w:val="00F049FB"/>
    <w:rsid w:val="00F05508"/>
    <w:rsid w:val="00F05A31"/>
    <w:rsid w:val="00F1044A"/>
    <w:rsid w:val="00F10E12"/>
    <w:rsid w:val="00F116B4"/>
    <w:rsid w:val="00F139D2"/>
    <w:rsid w:val="00F1489B"/>
    <w:rsid w:val="00F148D0"/>
    <w:rsid w:val="00F14A9D"/>
    <w:rsid w:val="00F1626B"/>
    <w:rsid w:val="00F1635D"/>
    <w:rsid w:val="00F16675"/>
    <w:rsid w:val="00F16CB7"/>
    <w:rsid w:val="00F2245B"/>
    <w:rsid w:val="00F226A9"/>
    <w:rsid w:val="00F23E7B"/>
    <w:rsid w:val="00F26012"/>
    <w:rsid w:val="00F27AF5"/>
    <w:rsid w:val="00F27D34"/>
    <w:rsid w:val="00F33203"/>
    <w:rsid w:val="00F34282"/>
    <w:rsid w:val="00F40E50"/>
    <w:rsid w:val="00F413BB"/>
    <w:rsid w:val="00F41639"/>
    <w:rsid w:val="00F4276F"/>
    <w:rsid w:val="00F447C9"/>
    <w:rsid w:val="00F46050"/>
    <w:rsid w:val="00F466DE"/>
    <w:rsid w:val="00F46EDE"/>
    <w:rsid w:val="00F5044C"/>
    <w:rsid w:val="00F50B61"/>
    <w:rsid w:val="00F51B18"/>
    <w:rsid w:val="00F52B29"/>
    <w:rsid w:val="00F54A4A"/>
    <w:rsid w:val="00F54D30"/>
    <w:rsid w:val="00F56058"/>
    <w:rsid w:val="00F56924"/>
    <w:rsid w:val="00F56FA1"/>
    <w:rsid w:val="00F627CA"/>
    <w:rsid w:val="00F62A59"/>
    <w:rsid w:val="00F63597"/>
    <w:rsid w:val="00F65BA4"/>
    <w:rsid w:val="00F660E9"/>
    <w:rsid w:val="00F677D9"/>
    <w:rsid w:val="00F67DC4"/>
    <w:rsid w:val="00F70BF3"/>
    <w:rsid w:val="00F72EA9"/>
    <w:rsid w:val="00F73400"/>
    <w:rsid w:val="00F73BE7"/>
    <w:rsid w:val="00F74DE8"/>
    <w:rsid w:val="00F755CD"/>
    <w:rsid w:val="00F75850"/>
    <w:rsid w:val="00F75D3D"/>
    <w:rsid w:val="00F76E01"/>
    <w:rsid w:val="00F76F5D"/>
    <w:rsid w:val="00F81175"/>
    <w:rsid w:val="00F8128F"/>
    <w:rsid w:val="00F8169B"/>
    <w:rsid w:val="00F83D3A"/>
    <w:rsid w:val="00F84917"/>
    <w:rsid w:val="00F855FF"/>
    <w:rsid w:val="00F85CC7"/>
    <w:rsid w:val="00F867C2"/>
    <w:rsid w:val="00F86D6E"/>
    <w:rsid w:val="00F86DE5"/>
    <w:rsid w:val="00F8767F"/>
    <w:rsid w:val="00F876D1"/>
    <w:rsid w:val="00F9034D"/>
    <w:rsid w:val="00F9213B"/>
    <w:rsid w:val="00F9259C"/>
    <w:rsid w:val="00F93C65"/>
    <w:rsid w:val="00F9420A"/>
    <w:rsid w:val="00F95D70"/>
    <w:rsid w:val="00F9655C"/>
    <w:rsid w:val="00F96A12"/>
    <w:rsid w:val="00FA0852"/>
    <w:rsid w:val="00FA0AC6"/>
    <w:rsid w:val="00FA2506"/>
    <w:rsid w:val="00FA570D"/>
    <w:rsid w:val="00FA6962"/>
    <w:rsid w:val="00FA6FB5"/>
    <w:rsid w:val="00FB0881"/>
    <w:rsid w:val="00FB1EC5"/>
    <w:rsid w:val="00FB340E"/>
    <w:rsid w:val="00FB5664"/>
    <w:rsid w:val="00FB57D2"/>
    <w:rsid w:val="00FB5833"/>
    <w:rsid w:val="00FB5B74"/>
    <w:rsid w:val="00FB661C"/>
    <w:rsid w:val="00FB6A84"/>
    <w:rsid w:val="00FB6E39"/>
    <w:rsid w:val="00FB7E86"/>
    <w:rsid w:val="00FC1865"/>
    <w:rsid w:val="00FC3458"/>
    <w:rsid w:val="00FC34FC"/>
    <w:rsid w:val="00FC3C63"/>
    <w:rsid w:val="00FC3E92"/>
    <w:rsid w:val="00FC7693"/>
    <w:rsid w:val="00FD28A2"/>
    <w:rsid w:val="00FD29EA"/>
    <w:rsid w:val="00FD3473"/>
    <w:rsid w:val="00FD48CC"/>
    <w:rsid w:val="00FD6758"/>
    <w:rsid w:val="00FE0A18"/>
    <w:rsid w:val="00FE279E"/>
    <w:rsid w:val="00FE29A7"/>
    <w:rsid w:val="00FE2E61"/>
    <w:rsid w:val="00FE3945"/>
    <w:rsid w:val="00FE50D3"/>
    <w:rsid w:val="00FE71ED"/>
    <w:rsid w:val="00FE7D81"/>
    <w:rsid w:val="00FE7FC0"/>
    <w:rsid w:val="00FF02C0"/>
    <w:rsid w:val="00FF0C7E"/>
    <w:rsid w:val="00FF198D"/>
    <w:rsid w:val="00FF1A1D"/>
    <w:rsid w:val="00FF34E5"/>
    <w:rsid w:val="00FF390D"/>
    <w:rsid w:val="00FF5BF4"/>
    <w:rsid w:val="00FF67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4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F82"/>
    <w:pPr>
      <w:spacing w:after="240" w:line="480" w:lineRule="auto"/>
      <w:jc w:val="both"/>
    </w:pPr>
    <w:rPr>
      <w:rFonts w:ascii="Times New Roman" w:eastAsia="Times New Roman" w:hAnsi="Times New Roman" w:cs="Times New Roman"/>
      <w:sz w:val="24"/>
      <w:lang w:eastAsia="en-GB"/>
    </w:rPr>
  </w:style>
  <w:style w:type="paragraph" w:styleId="Heading1">
    <w:name w:val="heading 1"/>
    <w:basedOn w:val="Normal"/>
    <w:next w:val="Normal"/>
    <w:link w:val="Heading1Char"/>
    <w:uiPriority w:val="9"/>
    <w:qFormat/>
    <w:rsid w:val="004819A5"/>
    <w:pPr>
      <w:spacing w:line="360" w:lineRule="auto"/>
      <w:jc w:val="center"/>
      <w:outlineLvl w:val="0"/>
    </w:pPr>
    <w:rPr>
      <w:b/>
      <w:sz w:val="28"/>
    </w:rPr>
  </w:style>
  <w:style w:type="paragraph" w:styleId="Heading2">
    <w:name w:val="heading 2"/>
    <w:basedOn w:val="Normal"/>
    <w:next w:val="Normal"/>
    <w:link w:val="Heading2Char"/>
    <w:uiPriority w:val="9"/>
    <w:unhideWhenUsed/>
    <w:qFormat/>
    <w:rsid w:val="004819A5"/>
    <w:pPr>
      <w:spacing w:line="360" w:lineRule="auto"/>
      <w:jc w:val="center"/>
      <w:outlineLvl w:val="1"/>
    </w:pPr>
    <w:rPr>
      <w:b/>
    </w:rPr>
  </w:style>
  <w:style w:type="paragraph" w:styleId="Heading3">
    <w:name w:val="heading 3"/>
    <w:basedOn w:val="Heading2"/>
    <w:next w:val="Normal"/>
    <w:link w:val="Heading3Char"/>
    <w:uiPriority w:val="9"/>
    <w:unhideWhenUsed/>
    <w:qFormat/>
    <w:rsid w:val="00FD6758"/>
    <w:pPr>
      <w:jc w:val="left"/>
      <w:outlineLvl w:val="2"/>
    </w:pPr>
    <w:rPr>
      <w:b w:val="0"/>
      <w:i/>
    </w:rPr>
  </w:style>
  <w:style w:type="paragraph" w:styleId="Heading4">
    <w:name w:val="heading 4"/>
    <w:basedOn w:val="Heading3"/>
    <w:next w:val="Normal"/>
    <w:link w:val="Heading4Char"/>
    <w:uiPriority w:val="9"/>
    <w:unhideWhenUsed/>
    <w:qFormat/>
    <w:rsid w:val="00FD6758"/>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9A5"/>
    <w:rPr>
      <w:rFonts w:ascii="Times New Roman" w:eastAsia="Times New Roman" w:hAnsi="Times New Roman" w:cs="Times New Roman"/>
      <w:b/>
      <w:sz w:val="28"/>
      <w:lang w:eastAsia="en-GB"/>
    </w:rPr>
  </w:style>
  <w:style w:type="character" w:customStyle="1" w:styleId="Heading2Char">
    <w:name w:val="Heading 2 Char"/>
    <w:basedOn w:val="DefaultParagraphFont"/>
    <w:link w:val="Heading2"/>
    <w:uiPriority w:val="9"/>
    <w:rsid w:val="004819A5"/>
    <w:rPr>
      <w:rFonts w:ascii="Times New Roman" w:eastAsia="Times New Roman" w:hAnsi="Times New Roman" w:cs="Times New Roman"/>
      <w:b/>
      <w:sz w:val="24"/>
      <w:lang w:eastAsia="en-GB"/>
    </w:rPr>
  </w:style>
  <w:style w:type="character" w:customStyle="1" w:styleId="Heading3Char">
    <w:name w:val="Heading 3 Char"/>
    <w:basedOn w:val="DefaultParagraphFont"/>
    <w:link w:val="Heading3"/>
    <w:uiPriority w:val="9"/>
    <w:rsid w:val="00FD6758"/>
    <w:rPr>
      <w:rFonts w:ascii="Times New Roman" w:eastAsia="Times New Roman" w:hAnsi="Times New Roman" w:cs="Times New Roman"/>
      <w:i/>
      <w:sz w:val="24"/>
      <w:lang w:eastAsia="en-GB"/>
    </w:rPr>
  </w:style>
  <w:style w:type="paragraph" w:styleId="BalloonText">
    <w:name w:val="Balloon Text"/>
    <w:basedOn w:val="Normal"/>
    <w:link w:val="BalloonTextChar"/>
    <w:uiPriority w:val="99"/>
    <w:semiHidden/>
    <w:unhideWhenUsed/>
    <w:rsid w:val="00194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7D7"/>
    <w:rPr>
      <w:rFonts w:ascii="Tahoma" w:eastAsia="Times New Roman" w:hAnsi="Tahoma" w:cs="Tahoma"/>
      <w:sz w:val="16"/>
      <w:szCs w:val="16"/>
      <w:lang w:eastAsia="en-GB"/>
    </w:rPr>
  </w:style>
  <w:style w:type="table" w:styleId="TableGrid">
    <w:name w:val="Table Grid"/>
    <w:basedOn w:val="TableNormal"/>
    <w:uiPriority w:val="59"/>
    <w:rsid w:val="001D6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3C7C4D"/>
    <w:pPr>
      <w:spacing w:after="160" w:line="240" w:lineRule="auto"/>
      <w:jc w:val="left"/>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C7C4D"/>
    <w:rPr>
      <w:sz w:val="20"/>
      <w:szCs w:val="20"/>
    </w:rPr>
  </w:style>
  <w:style w:type="character" w:customStyle="1" w:styleId="apple-converted-space">
    <w:name w:val="apple-converted-space"/>
    <w:basedOn w:val="DefaultParagraphFont"/>
    <w:rsid w:val="005005E5"/>
  </w:style>
  <w:style w:type="character" w:customStyle="1" w:styleId="ref-title">
    <w:name w:val="ref-title"/>
    <w:basedOn w:val="DefaultParagraphFont"/>
    <w:rsid w:val="005005E5"/>
  </w:style>
  <w:style w:type="paragraph" w:customStyle="1" w:styleId="EndNoteBibliographyTitle">
    <w:name w:val="EndNote Bibliography Title"/>
    <w:basedOn w:val="Normal"/>
    <w:link w:val="EndNoteBibliographyTitleChar"/>
    <w:rsid w:val="00AE2F6D"/>
    <w:pPr>
      <w:spacing w:after="0"/>
      <w:jc w:val="center"/>
    </w:pPr>
    <w:rPr>
      <w:noProof/>
    </w:rPr>
  </w:style>
  <w:style w:type="character" w:customStyle="1" w:styleId="EndNoteBibliographyTitleChar">
    <w:name w:val="EndNote Bibliography Title Char"/>
    <w:basedOn w:val="DefaultParagraphFont"/>
    <w:link w:val="EndNoteBibliographyTitle"/>
    <w:rsid w:val="00AE2F6D"/>
    <w:rPr>
      <w:rFonts w:ascii="Times New Roman" w:eastAsia="Times New Roman" w:hAnsi="Times New Roman" w:cs="Times New Roman"/>
      <w:noProof/>
      <w:sz w:val="24"/>
      <w:lang w:eastAsia="en-GB"/>
    </w:rPr>
  </w:style>
  <w:style w:type="paragraph" w:customStyle="1" w:styleId="EndNoteBibliography">
    <w:name w:val="EndNote Bibliography"/>
    <w:basedOn w:val="Normal"/>
    <w:link w:val="EndNoteBibliographyChar"/>
    <w:rsid w:val="00AE2F6D"/>
    <w:pPr>
      <w:spacing w:line="240" w:lineRule="auto"/>
    </w:pPr>
    <w:rPr>
      <w:noProof/>
    </w:rPr>
  </w:style>
  <w:style w:type="character" w:customStyle="1" w:styleId="EndNoteBibliographyChar">
    <w:name w:val="EndNote Bibliography Char"/>
    <w:basedOn w:val="DefaultParagraphFont"/>
    <w:link w:val="EndNoteBibliography"/>
    <w:rsid w:val="00AE2F6D"/>
    <w:rPr>
      <w:rFonts w:ascii="Times New Roman" w:eastAsia="Times New Roman" w:hAnsi="Times New Roman" w:cs="Times New Roman"/>
      <w:noProof/>
      <w:sz w:val="24"/>
      <w:lang w:eastAsia="en-GB"/>
    </w:rPr>
  </w:style>
  <w:style w:type="character" w:styleId="Hyperlink">
    <w:name w:val="Hyperlink"/>
    <w:basedOn w:val="DefaultParagraphFont"/>
    <w:uiPriority w:val="99"/>
    <w:unhideWhenUsed/>
    <w:rsid w:val="00BE4331"/>
    <w:rPr>
      <w:color w:val="0563C1" w:themeColor="hyperlink"/>
      <w:u w:val="single"/>
    </w:rPr>
  </w:style>
  <w:style w:type="character" w:styleId="CommentReference">
    <w:name w:val="annotation reference"/>
    <w:basedOn w:val="DefaultParagraphFont"/>
    <w:uiPriority w:val="99"/>
    <w:semiHidden/>
    <w:unhideWhenUsed/>
    <w:rsid w:val="00A602D8"/>
    <w:rPr>
      <w:sz w:val="16"/>
      <w:szCs w:val="16"/>
    </w:rPr>
  </w:style>
  <w:style w:type="paragraph" w:styleId="CommentSubject">
    <w:name w:val="annotation subject"/>
    <w:basedOn w:val="CommentText"/>
    <w:next w:val="CommentText"/>
    <w:link w:val="CommentSubjectChar"/>
    <w:uiPriority w:val="99"/>
    <w:semiHidden/>
    <w:unhideWhenUsed/>
    <w:rsid w:val="00A602D8"/>
    <w:pPr>
      <w:spacing w:after="120"/>
      <w:jc w:val="both"/>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A602D8"/>
    <w:rPr>
      <w:rFonts w:ascii="Times New Roman" w:eastAsia="Times New Roman" w:hAnsi="Times New Roman" w:cs="Times New Roman"/>
      <w:b/>
      <w:bCs/>
      <w:sz w:val="20"/>
      <w:szCs w:val="20"/>
      <w:lang w:eastAsia="en-GB"/>
    </w:rPr>
  </w:style>
  <w:style w:type="character" w:customStyle="1" w:styleId="Heading4Char">
    <w:name w:val="Heading 4 Char"/>
    <w:basedOn w:val="DefaultParagraphFont"/>
    <w:link w:val="Heading4"/>
    <w:uiPriority w:val="9"/>
    <w:rsid w:val="00FD6758"/>
    <w:rPr>
      <w:rFonts w:ascii="Times New Roman" w:eastAsia="Times New Roman" w:hAnsi="Times New Roman" w:cs="Times New Roman"/>
      <w:i/>
      <w:sz w:val="24"/>
      <w:lang w:eastAsia="en-GB"/>
    </w:rPr>
  </w:style>
  <w:style w:type="character" w:styleId="PlaceholderText">
    <w:name w:val="Placeholder Text"/>
    <w:basedOn w:val="DefaultParagraphFont"/>
    <w:uiPriority w:val="99"/>
    <w:semiHidden/>
    <w:rsid w:val="002D50BB"/>
    <w:rPr>
      <w:color w:val="808080"/>
    </w:rPr>
  </w:style>
  <w:style w:type="paragraph" w:styleId="Header">
    <w:name w:val="header"/>
    <w:basedOn w:val="Normal"/>
    <w:link w:val="HeaderChar"/>
    <w:uiPriority w:val="99"/>
    <w:unhideWhenUsed/>
    <w:rsid w:val="00C71C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CAE"/>
    <w:rPr>
      <w:rFonts w:ascii="Times New Roman" w:eastAsia="Times New Roman" w:hAnsi="Times New Roman" w:cs="Times New Roman"/>
      <w:sz w:val="24"/>
      <w:lang w:eastAsia="en-GB"/>
    </w:rPr>
  </w:style>
  <w:style w:type="paragraph" w:styleId="Footer">
    <w:name w:val="footer"/>
    <w:basedOn w:val="Normal"/>
    <w:link w:val="FooterChar"/>
    <w:uiPriority w:val="99"/>
    <w:unhideWhenUsed/>
    <w:rsid w:val="00C71C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CAE"/>
    <w:rPr>
      <w:rFonts w:ascii="Times New Roman" w:eastAsia="Times New Roman" w:hAnsi="Times New Roman" w:cs="Times New Roman"/>
      <w:sz w:val="24"/>
      <w:lang w:eastAsia="en-GB"/>
    </w:rPr>
  </w:style>
  <w:style w:type="paragraph" w:styleId="NormalWeb">
    <w:name w:val="Normal (Web)"/>
    <w:basedOn w:val="Normal"/>
    <w:uiPriority w:val="99"/>
    <w:semiHidden/>
    <w:unhideWhenUsed/>
    <w:rsid w:val="006D532E"/>
    <w:pPr>
      <w:spacing w:before="100" w:beforeAutospacing="1" w:after="100" w:afterAutospacing="1" w:line="240" w:lineRule="auto"/>
      <w:jc w:val="left"/>
    </w:pPr>
    <w:rPr>
      <w:szCs w:val="24"/>
    </w:rPr>
  </w:style>
  <w:style w:type="character" w:styleId="FollowedHyperlink">
    <w:name w:val="FollowedHyperlink"/>
    <w:basedOn w:val="DefaultParagraphFont"/>
    <w:uiPriority w:val="99"/>
    <w:semiHidden/>
    <w:unhideWhenUsed/>
    <w:rsid w:val="00C70FFA"/>
    <w:rPr>
      <w:color w:val="954F72" w:themeColor="followedHyperlink"/>
      <w:u w:val="single"/>
    </w:rPr>
  </w:style>
  <w:style w:type="paragraph" w:styleId="ListParagraph">
    <w:name w:val="List Paragraph"/>
    <w:basedOn w:val="Normal"/>
    <w:uiPriority w:val="34"/>
    <w:qFormat/>
    <w:rsid w:val="00C83EBD"/>
    <w:pPr>
      <w:ind w:left="720"/>
      <w:contextualSpacing/>
    </w:pPr>
  </w:style>
  <w:style w:type="paragraph" w:styleId="Revision">
    <w:name w:val="Revision"/>
    <w:hidden/>
    <w:uiPriority w:val="99"/>
    <w:semiHidden/>
    <w:rsid w:val="00672BAE"/>
    <w:pPr>
      <w:spacing w:after="0" w:line="240" w:lineRule="auto"/>
    </w:pPr>
    <w:rPr>
      <w:rFonts w:ascii="Times New Roman" w:eastAsia="Times New Roman" w:hAnsi="Times New Roman" w:cs="Times New Roman"/>
      <w:sz w:val="24"/>
      <w:lang w:eastAsia="en-GB"/>
    </w:rPr>
  </w:style>
  <w:style w:type="paragraph" w:customStyle="1" w:styleId="Default">
    <w:name w:val="Default"/>
    <w:rsid w:val="009D3467"/>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Spacing">
    <w:name w:val="No Spacing"/>
    <w:uiPriority w:val="1"/>
    <w:qFormat/>
    <w:rsid w:val="001C46DB"/>
    <w:pPr>
      <w:spacing w:after="0" w:line="240" w:lineRule="auto"/>
      <w:jc w:val="both"/>
    </w:pPr>
    <w:rPr>
      <w:rFonts w:ascii="Times New Roman" w:eastAsia="Times New Roman" w:hAnsi="Times New Roman" w:cs="Times New Roman"/>
      <w:sz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3F82"/>
    <w:pPr>
      <w:spacing w:after="240" w:line="480" w:lineRule="auto"/>
      <w:jc w:val="both"/>
    </w:pPr>
    <w:rPr>
      <w:rFonts w:ascii="Times New Roman" w:eastAsia="Times New Roman" w:hAnsi="Times New Roman" w:cs="Times New Roman"/>
      <w:sz w:val="24"/>
      <w:lang w:eastAsia="en-GB"/>
    </w:rPr>
  </w:style>
  <w:style w:type="paragraph" w:styleId="Heading1">
    <w:name w:val="heading 1"/>
    <w:basedOn w:val="Normal"/>
    <w:next w:val="Normal"/>
    <w:link w:val="Heading1Char"/>
    <w:uiPriority w:val="9"/>
    <w:qFormat/>
    <w:rsid w:val="004819A5"/>
    <w:pPr>
      <w:spacing w:line="360" w:lineRule="auto"/>
      <w:jc w:val="center"/>
      <w:outlineLvl w:val="0"/>
    </w:pPr>
    <w:rPr>
      <w:b/>
      <w:sz w:val="28"/>
    </w:rPr>
  </w:style>
  <w:style w:type="paragraph" w:styleId="Heading2">
    <w:name w:val="heading 2"/>
    <w:basedOn w:val="Normal"/>
    <w:next w:val="Normal"/>
    <w:link w:val="Heading2Char"/>
    <w:uiPriority w:val="9"/>
    <w:unhideWhenUsed/>
    <w:qFormat/>
    <w:rsid w:val="004819A5"/>
    <w:pPr>
      <w:spacing w:line="360" w:lineRule="auto"/>
      <w:jc w:val="center"/>
      <w:outlineLvl w:val="1"/>
    </w:pPr>
    <w:rPr>
      <w:b/>
    </w:rPr>
  </w:style>
  <w:style w:type="paragraph" w:styleId="Heading3">
    <w:name w:val="heading 3"/>
    <w:basedOn w:val="Heading2"/>
    <w:next w:val="Normal"/>
    <w:link w:val="Heading3Char"/>
    <w:uiPriority w:val="9"/>
    <w:unhideWhenUsed/>
    <w:qFormat/>
    <w:rsid w:val="00FD6758"/>
    <w:pPr>
      <w:jc w:val="left"/>
      <w:outlineLvl w:val="2"/>
    </w:pPr>
    <w:rPr>
      <w:b w:val="0"/>
      <w:i/>
    </w:rPr>
  </w:style>
  <w:style w:type="paragraph" w:styleId="Heading4">
    <w:name w:val="heading 4"/>
    <w:basedOn w:val="Heading3"/>
    <w:next w:val="Normal"/>
    <w:link w:val="Heading4Char"/>
    <w:uiPriority w:val="9"/>
    <w:unhideWhenUsed/>
    <w:qFormat/>
    <w:rsid w:val="00FD6758"/>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9A5"/>
    <w:rPr>
      <w:rFonts w:ascii="Times New Roman" w:eastAsia="Times New Roman" w:hAnsi="Times New Roman" w:cs="Times New Roman"/>
      <w:b/>
      <w:sz w:val="28"/>
      <w:lang w:eastAsia="en-GB"/>
    </w:rPr>
  </w:style>
  <w:style w:type="character" w:customStyle="1" w:styleId="Heading2Char">
    <w:name w:val="Heading 2 Char"/>
    <w:basedOn w:val="DefaultParagraphFont"/>
    <w:link w:val="Heading2"/>
    <w:uiPriority w:val="9"/>
    <w:rsid w:val="004819A5"/>
    <w:rPr>
      <w:rFonts w:ascii="Times New Roman" w:eastAsia="Times New Roman" w:hAnsi="Times New Roman" w:cs="Times New Roman"/>
      <w:b/>
      <w:sz w:val="24"/>
      <w:lang w:eastAsia="en-GB"/>
    </w:rPr>
  </w:style>
  <w:style w:type="character" w:customStyle="1" w:styleId="Heading3Char">
    <w:name w:val="Heading 3 Char"/>
    <w:basedOn w:val="DefaultParagraphFont"/>
    <w:link w:val="Heading3"/>
    <w:uiPriority w:val="9"/>
    <w:rsid w:val="00FD6758"/>
    <w:rPr>
      <w:rFonts w:ascii="Times New Roman" w:eastAsia="Times New Roman" w:hAnsi="Times New Roman" w:cs="Times New Roman"/>
      <w:i/>
      <w:sz w:val="24"/>
      <w:lang w:eastAsia="en-GB"/>
    </w:rPr>
  </w:style>
  <w:style w:type="paragraph" w:styleId="BalloonText">
    <w:name w:val="Balloon Text"/>
    <w:basedOn w:val="Normal"/>
    <w:link w:val="BalloonTextChar"/>
    <w:uiPriority w:val="99"/>
    <w:semiHidden/>
    <w:unhideWhenUsed/>
    <w:rsid w:val="00194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7D7"/>
    <w:rPr>
      <w:rFonts w:ascii="Tahoma" w:eastAsia="Times New Roman" w:hAnsi="Tahoma" w:cs="Tahoma"/>
      <w:sz w:val="16"/>
      <w:szCs w:val="16"/>
      <w:lang w:eastAsia="en-GB"/>
    </w:rPr>
  </w:style>
  <w:style w:type="table" w:styleId="TableGrid">
    <w:name w:val="Table Grid"/>
    <w:basedOn w:val="TableNormal"/>
    <w:uiPriority w:val="59"/>
    <w:rsid w:val="001D6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3C7C4D"/>
    <w:pPr>
      <w:spacing w:after="160" w:line="240" w:lineRule="auto"/>
      <w:jc w:val="left"/>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C7C4D"/>
    <w:rPr>
      <w:sz w:val="20"/>
      <w:szCs w:val="20"/>
    </w:rPr>
  </w:style>
  <w:style w:type="character" w:customStyle="1" w:styleId="apple-converted-space">
    <w:name w:val="apple-converted-space"/>
    <w:basedOn w:val="DefaultParagraphFont"/>
    <w:rsid w:val="005005E5"/>
  </w:style>
  <w:style w:type="character" w:customStyle="1" w:styleId="ref-title">
    <w:name w:val="ref-title"/>
    <w:basedOn w:val="DefaultParagraphFont"/>
    <w:rsid w:val="005005E5"/>
  </w:style>
  <w:style w:type="paragraph" w:customStyle="1" w:styleId="EndNoteBibliographyTitle">
    <w:name w:val="EndNote Bibliography Title"/>
    <w:basedOn w:val="Normal"/>
    <w:link w:val="EndNoteBibliographyTitleChar"/>
    <w:rsid w:val="00AE2F6D"/>
    <w:pPr>
      <w:spacing w:after="0"/>
      <w:jc w:val="center"/>
    </w:pPr>
    <w:rPr>
      <w:noProof/>
    </w:rPr>
  </w:style>
  <w:style w:type="character" w:customStyle="1" w:styleId="EndNoteBibliographyTitleChar">
    <w:name w:val="EndNote Bibliography Title Char"/>
    <w:basedOn w:val="DefaultParagraphFont"/>
    <w:link w:val="EndNoteBibliographyTitle"/>
    <w:rsid w:val="00AE2F6D"/>
    <w:rPr>
      <w:rFonts w:ascii="Times New Roman" w:eastAsia="Times New Roman" w:hAnsi="Times New Roman" w:cs="Times New Roman"/>
      <w:noProof/>
      <w:sz w:val="24"/>
      <w:lang w:eastAsia="en-GB"/>
    </w:rPr>
  </w:style>
  <w:style w:type="paragraph" w:customStyle="1" w:styleId="EndNoteBibliography">
    <w:name w:val="EndNote Bibliography"/>
    <w:basedOn w:val="Normal"/>
    <w:link w:val="EndNoteBibliographyChar"/>
    <w:rsid w:val="00AE2F6D"/>
    <w:pPr>
      <w:spacing w:line="240" w:lineRule="auto"/>
    </w:pPr>
    <w:rPr>
      <w:noProof/>
    </w:rPr>
  </w:style>
  <w:style w:type="character" w:customStyle="1" w:styleId="EndNoteBibliographyChar">
    <w:name w:val="EndNote Bibliography Char"/>
    <w:basedOn w:val="DefaultParagraphFont"/>
    <w:link w:val="EndNoteBibliography"/>
    <w:rsid w:val="00AE2F6D"/>
    <w:rPr>
      <w:rFonts w:ascii="Times New Roman" w:eastAsia="Times New Roman" w:hAnsi="Times New Roman" w:cs="Times New Roman"/>
      <w:noProof/>
      <w:sz w:val="24"/>
      <w:lang w:eastAsia="en-GB"/>
    </w:rPr>
  </w:style>
  <w:style w:type="character" w:styleId="Hyperlink">
    <w:name w:val="Hyperlink"/>
    <w:basedOn w:val="DefaultParagraphFont"/>
    <w:uiPriority w:val="99"/>
    <w:unhideWhenUsed/>
    <w:rsid w:val="00BE4331"/>
    <w:rPr>
      <w:color w:val="0563C1" w:themeColor="hyperlink"/>
      <w:u w:val="single"/>
    </w:rPr>
  </w:style>
  <w:style w:type="character" w:styleId="CommentReference">
    <w:name w:val="annotation reference"/>
    <w:basedOn w:val="DefaultParagraphFont"/>
    <w:uiPriority w:val="99"/>
    <w:semiHidden/>
    <w:unhideWhenUsed/>
    <w:rsid w:val="00A602D8"/>
    <w:rPr>
      <w:sz w:val="16"/>
      <w:szCs w:val="16"/>
    </w:rPr>
  </w:style>
  <w:style w:type="paragraph" w:styleId="CommentSubject">
    <w:name w:val="annotation subject"/>
    <w:basedOn w:val="CommentText"/>
    <w:next w:val="CommentText"/>
    <w:link w:val="CommentSubjectChar"/>
    <w:uiPriority w:val="99"/>
    <w:semiHidden/>
    <w:unhideWhenUsed/>
    <w:rsid w:val="00A602D8"/>
    <w:pPr>
      <w:spacing w:after="120"/>
      <w:jc w:val="both"/>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A602D8"/>
    <w:rPr>
      <w:rFonts w:ascii="Times New Roman" w:eastAsia="Times New Roman" w:hAnsi="Times New Roman" w:cs="Times New Roman"/>
      <w:b/>
      <w:bCs/>
      <w:sz w:val="20"/>
      <w:szCs w:val="20"/>
      <w:lang w:eastAsia="en-GB"/>
    </w:rPr>
  </w:style>
  <w:style w:type="character" w:customStyle="1" w:styleId="Heading4Char">
    <w:name w:val="Heading 4 Char"/>
    <w:basedOn w:val="DefaultParagraphFont"/>
    <w:link w:val="Heading4"/>
    <w:uiPriority w:val="9"/>
    <w:rsid w:val="00FD6758"/>
    <w:rPr>
      <w:rFonts w:ascii="Times New Roman" w:eastAsia="Times New Roman" w:hAnsi="Times New Roman" w:cs="Times New Roman"/>
      <w:i/>
      <w:sz w:val="24"/>
      <w:lang w:eastAsia="en-GB"/>
    </w:rPr>
  </w:style>
  <w:style w:type="character" w:styleId="PlaceholderText">
    <w:name w:val="Placeholder Text"/>
    <w:basedOn w:val="DefaultParagraphFont"/>
    <w:uiPriority w:val="99"/>
    <w:semiHidden/>
    <w:rsid w:val="002D50BB"/>
    <w:rPr>
      <w:color w:val="808080"/>
    </w:rPr>
  </w:style>
  <w:style w:type="paragraph" w:styleId="Header">
    <w:name w:val="header"/>
    <w:basedOn w:val="Normal"/>
    <w:link w:val="HeaderChar"/>
    <w:uiPriority w:val="99"/>
    <w:unhideWhenUsed/>
    <w:rsid w:val="00C71C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CAE"/>
    <w:rPr>
      <w:rFonts w:ascii="Times New Roman" w:eastAsia="Times New Roman" w:hAnsi="Times New Roman" w:cs="Times New Roman"/>
      <w:sz w:val="24"/>
      <w:lang w:eastAsia="en-GB"/>
    </w:rPr>
  </w:style>
  <w:style w:type="paragraph" w:styleId="Footer">
    <w:name w:val="footer"/>
    <w:basedOn w:val="Normal"/>
    <w:link w:val="FooterChar"/>
    <w:uiPriority w:val="99"/>
    <w:unhideWhenUsed/>
    <w:rsid w:val="00C71C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CAE"/>
    <w:rPr>
      <w:rFonts w:ascii="Times New Roman" w:eastAsia="Times New Roman" w:hAnsi="Times New Roman" w:cs="Times New Roman"/>
      <w:sz w:val="24"/>
      <w:lang w:eastAsia="en-GB"/>
    </w:rPr>
  </w:style>
  <w:style w:type="paragraph" w:styleId="NormalWeb">
    <w:name w:val="Normal (Web)"/>
    <w:basedOn w:val="Normal"/>
    <w:uiPriority w:val="99"/>
    <w:semiHidden/>
    <w:unhideWhenUsed/>
    <w:rsid w:val="006D532E"/>
    <w:pPr>
      <w:spacing w:before="100" w:beforeAutospacing="1" w:after="100" w:afterAutospacing="1" w:line="240" w:lineRule="auto"/>
      <w:jc w:val="left"/>
    </w:pPr>
    <w:rPr>
      <w:szCs w:val="24"/>
    </w:rPr>
  </w:style>
  <w:style w:type="character" w:styleId="FollowedHyperlink">
    <w:name w:val="FollowedHyperlink"/>
    <w:basedOn w:val="DefaultParagraphFont"/>
    <w:uiPriority w:val="99"/>
    <w:semiHidden/>
    <w:unhideWhenUsed/>
    <w:rsid w:val="00C70FFA"/>
    <w:rPr>
      <w:color w:val="954F72" w:themeColor="followedHyperlink"/>
      <w:u w:val="single"/>
    </w:rPr>
  </w:style>
  <w:style w:type="paragraph" w:styleId="ListParagraph">
    <w:name w:val="List Paragraph"/>
    <w:basedOn w:val="Normal"/>
    <w:uiPriority w:val="34"/>
    <w:qFormat/>
    <w:rsid w:val="00C83EBD"/>
    <w:pPr>
      <w:ind w:left="720"/>
      <w:contextualSpacing/>
    </w:pPr>
  </w:style>
  <w:style w:type="paragraph" w:styleId="Revision">
    <w:name w:val="Revision"/>
    <w:hidden/>
    <w:uiPriority w:val="99"/>
    <w:semiHidden/>
    <w:rsid w:val="00672BAE"/>
    <w:pPr>
      <w:spacing w:after="0" w:line="240" w:lineRule="auto"/>
    </w:pPr>
    <w:rPr>
      <w:rFonts w:ascii="Times New Roman" w:eastAsia="Times New Roman" w:hAnsi="Times New Roman" w:cs="Times New Roman"/>
      <w:sz w:val="24"/>
      <w:lang w:eastAsia="en-GB"/>
    </w:rPr>
  </w:style>
  <w:style w:type="paragraph" w:customStyle="1" w:styleId="Default">
    <w:name w:val="Default"/>
    <w:rsid w:val="009D3467"/>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Spacing">
    <w:name w:val="No Spacing"/>
    <w:uiPriority w:val="1"/>
    <w:qFormat/>
    <w:rsid w:val="001C46DB"/>
    <w:pPr>
      <w:spacing w:after="0" w:line="240" w:lineRule="auto"/>
      <w:jc w:val="both"/>
    </w:pPr>
    <w:rPr>
      <w:rFonts w:ascii="Times New Roman" w:eastAsia="Times New Roman"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2033">
      <w:bodyDiv w:val="1"/>
      <w:marLeft w:val="0"/>
      <w:marRight w:val="0"/>
      <w:marTop w:val="0"/>
      <w:marBottom w:val="0"/>
      <w:divBdr>
        <w:top w:val="none" w:sz="0" w:space="0" w:color="auto"/>
        <w:left w:val="none" w:sz="0" w:space="0" w:color="auto"/>
        <w:bottom w:val="none" w:sz="0" w:space="0" w:color="auto"/>
        <w:right w:val="none" w:sz="0" w:space="0" w:color="auto"/>
      </w:divBdr>
    </w:div>
    <w:div w:id="61803647">
      <w:bodyDiv w:val="1"/>
      <w:marLeft w:val="0"/>
      <w:marRight w:val="0"/>
      <w:marTop w:val="0"/>
      <w:marBottom w:val="0"/>
      <w:divBdr>
        <w:top w:val="none" w:sz="0" w:space="0" w:color="auto"/>
        <w:left w:val="none" w:sz="0" w:space="0" w:color="auto"/>
        <w:bottom w:val="none" w:sz="0" w:space="0" w:color="auto"/>
        <w:right w:val="none" w:sz="0" w:space="0" w:color="auto"/>
      </w:divBdr>
    </w:div>
    <w:div w:id="140972238">
      <w:bodyDiv w:val="1"/>
      <w:marLeft w:val="0"/>
      <w:marRight w:val="0"/>
      <w:marTop w:val="0"/>
      <w:marBottom w:val="0"/>
      <w:divBdr>
        <w:top w:val="none" w:sz="0" w:space="0" w:color="auto"/>
        <w:left w:val="none" w:sz="0" w:space="0" w:color="auto"/>
        <w:bottom w:val="none" w:sz="0" w:space="0" w:color="auto"/>
        <w:right w:val="none" w:sz="0" w:space="0" w:color="auto"/>
      </w:divBdr>
    </w:div>
    <w:div w:id="580256589">
      <w:bodyDiv w:val="1"/>
      <w:marLeft w:val="0"/>
      <w:marRight w:val="0"/>
      <w:marTop w:val="0"/>
      <w:marBottom w:val="0"/>
      <w:divBdr>
        <w:top w:val="none" w:sz="0" w:space="0" w:color="auto"/>
        <w:left w:val="none" w:sz="0" w:space="0" w:color="auto"/>
        <w:bottom w:val="none" w:sz="0" w:space="0" w:color="auto"/>
        <w:right w:val="none" w:sz="0" w:space="0" w:color="auto"/>
      </w:divBdr>
    </w:div>
    <w:div w:id="778450999">
      <w:bodyDiv w:val="1"/>
      <w:marLeft w:val="0"/>
      <w:marRight w:val="0"/>
      <w:marTop w:val="0"/>
      <w:marBottom w:val="0"/>
      <w:divBdr>
        <w:top w:val="none" w:sz="0" w:space="0" w:color="auto"/>
        <w:left w:val="none" w:sz="0" w:space="0" w:color="auto"/>
        <w:bottom w:val="none" w:sz="0" w:space="0" w:color="auto"/>
        <w:right w:val="none" w:sz="0" w:space="0" w:color="auto"/>
      </w:divBdr>
    </w:div>
    <w:div w:id="860626237">
      <w:bodyDiv w:val="1"/>
      <w:marLeft w:val="0"/>
      <w:marRight w:val="0"/>
      <w:marTop w:val="0"/>
      <w:marBottom w:val="0"/>
      <w:divBdr>
        <w:top w:val="none" w:sz="0" w:space="0" w:color="auto"/>
        <w:left w:val="none" w:sz="0" w:space="0" w:color="auto"/>
        <w:bottom w:val="none" w:sz="0" w:space="0" w:color="auto"/>
        <w:right w:val="none" w:sz="0" w:space="0" w:color="auto"/>
      </w:divBdr>
    </w:div>
    <w:div w:id="1143621961">
      <w:bodyDiv w:val="1"/>
      <w:marLeft w:val="0"/>
      <w:marRight w:val="0"/>
      <w:marTop w:val="0"/>
      <w:marBottom w:val="0"/>
      <w:divBdr>
        <w:top w:val="none" w:sz="0" w:space="0" w:color="auto"/>
        <w:left w:val="none" w:sz="0" w:space="0" w:color="auto"/>
        <w:bottom w:val="none" w:sz="0" w:space="0" w:color="auto"/>
        <w:right w:val="none" w:sz="0" w:space="0" w:color="auto"/>
      </w:divBdr>
    </w:div>
    <w:div w:id="1339116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amanda.mathew@northwestern.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C7799-1A53-4DF5-9013-C36CED969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17</Pages>
  <Words>8501</Words>
  <Characters>4845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6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naHardy</dc:creator>
  <cp:lastModifiedBy>Lee Hogarth</cp:lastModifiedBy>
  <cp:revision>78</cp:revision>
  <dcterms:created xsi:type="dcterms:W3CDTF">2017-01-04T13:04:00Z</dcterms:created>
  <dcterms:modified xsi:type="dcterms:W3CDTF">2017-02-13T20:18:00Z</dcterms:modified>
</cp:coreProperties>
</file>